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19065" w14:textId="77777777" w:rsidR="00E34668" w:rsidRPr="00E34668" w:rsidRDefault="006305D7" w:rsidP="00E34668">
      <w:pPr>
        <w:pStyle w:val="Heading2"/>
        <w:keepNext w:val="0"/>
        <w:rPr>
          <w:rFonts w:cs="Calibri"/>
          <w:color w:val="808080"/>
        </w:rPr>
      </w:pPr>
      <w:r w:rsidRPr="00E34668">
        <w:rPr>
          <w:rFonts w:cs="Calibri"/>
        </w:rPr>
        <w:t>TITLE:</w:t>
      </w:r>
      <w:r w:rsidR="00523C47" w:rsidRPr="00E34668">
        <w:rPr>
          <w:rFonts w:cs="Calibri"/>
          <w:color w:val="808080"/>
        </w:rPr>
        <w:t xml:space="preserve"> </w:t>
      </w:r>
    </w:p>
    <w:p w14:paraId="0C76090E" w14:textId="1BAFE92D" w:rsidR="007A4DD6" w:rsidRPr="00E34668" w:rsidRDefault="001A7CAA" w:rsidP="00E34668">
      <w:pPr>
        <w:pStyle w:val="Heading2"/>
        <w:keepNext w:val="0"/>
        <w:rPr>
          <w:rFonts w:cs="Calibri"/>
        </w:rPr>
      </w:pPr>
      <w:r w:rsidRPr="00E34668">
        <w:rPr>
          <w:rFonts w:cs="Calibri"/>
        </w:rPr>
        <w:t xml:space="preserve">Induction </w:t>
      </w:r>
      <w:r w:rsidR="00E34668">
        <w:rPr>
          <w:rFonts w:cs="Calibri"/>
        </w:rPr>
        <w:t>a</w:t>
      </w:r>
      <w:r w:rsidR="00E34668" w:rsidRPr="00E34668">
        <w:rPr>
          <w:rFonts w:cs="Calibri"/>
        </w:rPr>
        <w:t xml:space="preserve">nd Scoring </w:t>
      </w:r>
      <w:r w:rsidR="00E34668">
        <w:rPr>
          <w:rFonts w:cs="Calibri"/>
        </w:rPr>
        <w:t>o</w:t>
      </w:r>
      <w:r w:rsidR="00E34668" w:rsidRPr="00E34668">
        <w:rPr>
          <w:rFonts w:cs="Calibri"/>
        </w:rPr>
        <w:t xml:space="preserve">f Graft-Versus-Host Disease </w:t>
      </w:r>
      <w:r w:rsidR="00E34668">
        <w:rPr>
          <w:rFonts w:cs="Calibri"/>
        </w:rPr>
        <w:t>i</w:t>
      </w:r>
      <w:r w:rsidR="00E34668" w:rsidRPr="00E34668">
        <w:rPr>
          <w:rFonts w:cs="Calibri"/>
        </w:rPr>
        <w:t xml:space="preserve">n </w:t>
      </w:r>
      <w:r w:rsidR="00E34668">
        <w:rPr>
          <w:rFonts w:cs="Calibri"/>
        </w:rPr>
        <w:t>a</w:t>
      </w:r>
      <w:r w:rsidR="00E34668" w:rsidRPr="00E34668">
        <w:rPr>
          <w:rFonts w:cs="Calibri"/>
        </w:rPr>
        <w:t xml:space="preserve"> Xenogeneic Murine Model </w:t>
      </w:r>
      <w:r w:rsidR="00E34668">
        <w:rPr>
          <w:rFonts w:cs="Calibri"/>
        </w:rPr>
        <w:t>a</w:t>
      </w:r>
      <w:r w:rsidR="00E34668" w:rsidRPr="00E34668">
        <w:rPr>
          <w:rFonts w:cs="Calibri"/>
        </w:rPr>
        <w:t xml:space="preserve">nd Quantification </w:t>
      </w:r>
      <w:r w:rsidR="00E34668">
        <w:rPr>
          <w:rFonts w:cs="Calibri"/>
        </w:rPr>
        <w:t>o</w:t>
      </w:r>
      <w:r w:rsidR="00E34668" w:rsidRPr="00E34668">
        <w:rPr>
          <w:rFonts w:cs="Calibri"/>
        </w:rPr>
        <w:t xml:space="preserve">f Human </w:t>
      </w:r>
      <w:r w:rsidR="00270E1C" w:rsidRPr="00E34668">
        <w:rPr>
          <w:rFonts w:cs="Calibri"/>
        </w:rPr>
        <w:t xml:space="preserve">T </w:t>
      </w:r>
      <w:r w:rsidR="00E34668" w:rsidRPr="00E34668">
        <w:rPr>
          <w:rFonts w:cs="Calibri"/>
        </w:rPr>
        <w:t xml:space="preserve">Cells </w:t>
      </w:r>
      <w:r w:rsidR="00E34668">
        <w:rPr>
          <w:rFonts w:cs="Calibri"/>
        </w:rPr>
        <w:t>i</w:t>
      </w:r>
      <w:r w:rsidR="00E34668" w:rsidRPr="00E34668">
        <w:rPr>
          <w:rFonts w:cs="Calibri"/>
        </w:rPr>
        <w:t xml:space="preserve">n Mouse Tissues </w:t>
      </w:r>
      <w:r w:rsidR="00E34668">
        <w:rPr>
          <w:rFonts w:cs="Calibri"/>
        </w:rPr>
        <w:t>u</w:t>
      </w:r>
      <w:r w:rsidR="00E34668" w:rsidRPr="00E34668">
        <w:rPr>
          <w:rFonts w:cs="Calibri"/>
        </w:rPr>
        <w:t xml:space="preserve">sing Digital </w:t>
      </w:r>
      <w:r w:rsidR="00767C84" w:rsidRPr="00E34668">
        <w:rPr>
          <w:rFonts w:cs="Calibri"/>
        </w:rPr>
        <w:t>PCR</w:t>
      </w:r>
    </w:p>
    <w:p w14:paraId="2E300B21" w14:textId="77777777" w:rsidR="007A4DD6" w:rsidRPr="00E34668" w:rsidRDefault="007A4DD6" w:rsidP="00E34668">
      <w:pPr>
        <w:rPr>
          <w:b/>
          <w:bCs/>
        </w:rPr>
      </w:pPr>
    </w:p>
    <w:p w14:paraId="32B171D0" w14:textId="53411EA9" w:rsidR="007A4DD6" w:rsidRPr="00E34668" w:rsidRDefault="006305D7" w:rsidP="00E34668">
      <w:pPr>
        <w:rPr>
          <w:b/>
          <w:bCs/>
        </w:rPr>
      </w:pPr>
      <w:r w:rsidRPr="00E34668">
        <w:rPr>
          <w:b/>
          <w:bCs/>
        </w:rPr>
        <w:t>AUTHORS</w:t>
      </w:r>
      <w:r w:rsidR="000B662E" w:rsidRPr="00E34668">
        <w:rPr>
          <w:b/>
          <w:bCs/>
        </w:rPr>
        <w:t xml:space="preserve"> </w:t>
      </w:r>
      <w:r w:rsidR="00086FF5" w:rsidRPr="00E34668">
        <w:rPr>
          <w:b/>
          <w:bCs/>
        </w:rPr>
        <w:t xml:space="preserve">AND </w:t>
      </w:r>
      <w:r w:rsidR="000B662E" w:rsidRPr="00E34668">
        <w:rPr>
          <w:b/>
          <w:bCs/>
        </w:rPr>
        <w:t>AFFILIATIONS</w:t>
      </w:r>
      <w:r w:rsidRPr="00E34668">
        <w:rPr>
          <w:b/>
          <w:bCs/>
        </w:rPr>
        <w:t xml:space="preserve">: </w:t>
      </w:r>
    </w:p>
    <w:p w14:paraId="14408AEB" w14:textId="76CE0495" w:rsidR="00683035" w:rsidRPr="00E34668" w:rsidRDefault="00683035" w:rsidP="00E34668">
      <w:pPr>
        <w:rPr>
          <w:color w:val="auto"/>
          <w:vertAlign w:val="superscript"/>
        </w:rPr>
      </w:pPr>
      <w:r w:rsidRPr="00E34668">
        <w:rPr>
          <w:color w:val="auto"/>
        </w:rPr>
        <w:t>Amara Seng</w:t>
      </w:r>
      <w:r w:rsidR="00E34668" w:rsidRPr="00E34668">
        <w:rPr>
          <w:color w:val="auto"/>
          <w:vertAlign w:val="superscript"/>
        </w:rPr>
        <w:t>1</w:t>
      </w:r>
      <w:r w:rsidRPr="00E34668">
        <w:rPr>
          <w:color w:val="auto"/>
        </w:rPr>
        <w:t xml:space="preserve"> and Mary A. Markiewicz</w:t>
      </w:r>
      <w:r w:rsidR="00E34668" w:rsidRPr="00E34668">
        <w:rPr>
          <w:color w:val="auto"/>
          <w:vertAlign w:val="superscript"/>
        </w:rPr>
        <w:t>1</w:t>
      </w:r>
    </w:p>
    <w:p w14:paraId="0B1E0AD4" w14:textId="77777777" w:rsidR="00683035" w:rsidRPr="00E34668" w:rsidRDefault="00683035" w:rsidP="00E34668">
      <w:pPr>
        <w:rPr>
          <w:color w:val="auto"/>
        </w:rPr>
      </w:pPr>
    </w:p>
    <w:p w14:paraId="1A921600" w14:textId="1E539F71" w:rsidR="00683035" w:rsidRPr="00E34668" w:rsidRDefault="00E34668" w:rsidP="00E34668">
      <w:pPr>
        <w:rPr>
          <w:color w:val="auto"/>
        </w:rPr>
      </w:pPr>
      <w:r w:rsidRPr="00E34668">
        <w:rPr>
          <w:color w:val="auto"/>
          <w:vertAlign w:val="superscript"/>
        </w:rPr>
        <w:t>1</w:t>
      </w:r>
      <w:r w:rsidR="00683035" w:rsidRPr="00E34668">
        <w:rPr>
          <w:color w:val="auto"/>
        </w:rPr>
        <w:t xml:space="preserve">Department of Microbiology, Molecular Genetics, and Immunology, University of Kansas Medical Center, Kansas City, KS 66160 </w:t>
      </w:r>
    </w:p>
    <w:p w14:paraId="7162AD34" w14:textId="77777777" w:rsidR="00683035" w:rsidRPr="00E34668" w:rsidRDefault="00683035" w:rsidP="00E34668">
      <w:pPr>
        <w:rPr>
          <w:color w:val="auto"/>
        </w:rPr>
      </w:pPr>
    </w:p>
    <w:p w14:paraId="719B8E5C" w14:textId="6EACBA8F" w:rsidR="00683035" w:rsidRPr="00E34668" w:rsidRDefault="00683035" w:rsidP="00E34668">
      <w:pPr>
        <w:rPr>
          <w:b/>
          <w:color w:val="auto"/>
        </w:rPr>
      </w:pPr>
      <w:r w:rsidRPr="00E34668">
        <w:rPr>
          <w:b/>
          <w:color w:val="auto"/>
        </w:rPr>
        <w:t>Corresponding author:</w:t>
      </w:r>
    </w:p>
    <w:p w14:paraId="38222593" w14:textId="7499717D" w:rsidR="00683035" w:rsidRPr="00E34668" w:rsidRDefault="00683035" w:rsidP="00E34668">
      <w:pPr>
        <w:rPr>
          <w:color w:val="auto"/>
        </w:rPr>
      </w:pPr>
      <w:r w:rsidRPr="00E34668">
        <w:rPr>
          <w:color w:val="auto"/>
        </w:rPr>
        <w:t>Mary A. Markiewicz</w:t>
      </w:r>
      <w:r w:rsidR="00E34668">
        <w:rPr>
          <w:color w:val="auto"/>
        </w:rPr>
        <w:t xml:space="preserve"> (</w:t>
      </w:r>
      <w:r w:rsidRPr="00E34668">
        <w:rPr>
          <w:color w:val="auto"/>
        </w:rPr>
        <w:t>mmarkiewicz@kumc.edu</w:t>
      </w:r>
      <w:r w:rsidR="00E34668">
        <w:rPr>
          <w:color w:val="auto"/>
        </w:rPr>
        <w:t>)</w:t>
      </w:r>
    </w:p>
    <w:p w14:paraId="60FCB589" w14:textId="42D11221" w:rsidR="00D04A95" w:rsidRPr="00E34668" w:rsidRDefault="00D04A95" w:rsidP="00E34668">
      <w:pPr>
        <w:rPr>
          <w:color w:val="auto"/>
        </w:rPr>
      </w:pPr>
    </w:p>
    <w:p w14:paraId="2CBA145F" w14:textId="0D14ACD3" w:rsidR="00683035" w:rsidRPr="00E34668" w:rsidRDefault="00683035" w:rsidP="00E34668">
      <w:pPr>
        <w:rPr>
          <w:b/>
          <w:color w:val="auto"/>
        </w:rPr>
      </w:pPr>
      <w:r w:rsidRPr="00E34668">
        <w:rPr>
          <w:b/>
          <w:color w:val="auto"/>
        </w:rPr>
        <w:t>Email Addresses of Co-authors:</w:t>
      </w:r>
    </w:p>
    <w:p w14:paraId="1CFC1094" w14:textId="1E666689" w:rsidR="00683035" w:rsidRPr="00E34668" w:rsidRDefault="00683035" w:rsidP="00E34668">
      <w:pPr>
        <w:rPr>
          <w:color w:val="auto"/>
          <w:lang w:val="pt-BR"/>
        </w:rPr>
      </w:pPr>
      <w:r w:rsidRPr="00E34668">
        <w:rPr>
          <w:color w:val="auto"/>
          <w:lang w:val="pt-BR"/>
        </w:rPr>
        <w:t xml:space="preserve">Amara </w:t>
      </w:r>
      <w:r w:rsidRPr="001B2D37">
        <w:rPr>
          <w:color w:val="auto"/>
          <w:lang w:val="pt-BR"/>
        </w:rPr>
        <w:t>Seng (</w:t>
      </w:r>
      <w:r w:rsidRPr="001B2D37">
        <w:rPr>
          <w:rStyle w:val="Hyperlink"/>
          <w:color w:val="auto"/>
          <w:u w:val="none"/>
          <w:lang w:val="pt-BR"/>
        </w:rPr>
        <w:t>aseng@kumc.edu</w:t>
      </w:r>
      <w:r w:rsidRPr="001B2D37">
        <w:rPr>
          <w:color w:val="auto"/>
          <w:lang w:val="pt-BR"/>
        </w:rPr>
        <w:t>)</w:t>
      </w:r>
      <w:bookmarkStart w:id="0" w:name="_GoBack"/>
      <w:bookmarkEnd w:id="0"/>
    </w:p>
    <w:p w14:paraId="45EF109B" w14:textId="77777777" w:rsidR="00683035" w:rsidRPr="00E34668" w:rsidRDefault="00683035" w:rsidP="00E34668">
      <w:pPr>
        <w:rPr>
          <w:bCs/>
          <w:color w:val="808080" w:themeColor="background1" w:themeShade="80"/>
          <w:lang w:val="pt-BR"/>
        </w:rPr>
      </w:pPr>
    </w:p>
    <w:p w14:paraId="3C15816D" w14:textId="77777777" w:rsidR="00E34668" w:rsidRDefault="006305D7" w:rsidP="00E34668">
      <w:pPr>
        <w:pStyle w:val="NormalWeb"/>
        <w:spacing w:before="0" w:beforeAutospacing="0" w:after="0" w:afterAutospacing="0"/>
        <w:rPr>
          <w:lang w:val="pt-BR"/>
        </w:rPr>
      </w:pPr>
      <w:r w:rsidRPr="00E34668">
        <w:rPr>
          <w:b/>
          <w:bCs/>
          <w:lang w:val="pt-BR"/>
        </w:rPr>
        <w:t>KEYWORDS:</w:t>
      </w:r>
      <w:r w:rsidRPr="00E34668">
        <w:rPr>
          <w:lang w:val="pt-BR"/>
        </w:rPr>
        <w:t xml:space="preserve"> </w:t>
      </w:r>
    </w:p>
    <w:p w14:paraId="71B79AC9" w14:textId="3B04A407" w:rsidR="006305D7" w:rsidRPr="00E34668" w:rsidRDefault="00843BF0" w:rsidP="00E34668">
      <w:pPr>
        <w:pStyle w:val="NormalWeb"/>
        <w:spacing w:before="0" w:beforeAutospacing="0" w:after="0" w:afterAutospacing="0"/>
        <w:rPr>
          <w:lang w:val="pt-BR"/>
        </w:rPr>
      </w:pPr>
      <w:r w:rsidRPr="00E34668">
        <w:rPr>
          <w:lang w:val="pt-BR"/>
        </w:rPr>
        <w:t>human,</w:t>
      </w:r>
      <w:r w:rsidR="008F66A0" w:rsidRPr="00E34668">
        <w:rPr>
          <w:lang w:val="pt-BR"/>
        </w:rPr>
        <w:t xml:space="preserve"> immunosuppression,</w:t>
      </w:r>
      <w:r w:rsidRPr="00E34668">
        <w:rPr>
          <w:lang w:val="pt-BR"/>
        </w:rPr>
        <w:t xml:space="preserve"> T cell,</w:t>
      </w:r>
      <w:r w:rsidR="00683035" w:rsidRPr="00E34668">
        <w:rPr>
          <w:lang w:val="pt-BR"/>
        </w:rPr>
        <w:t xml:space="preserve"> graft-versus-host disease, xenogeneic GVHD, </w:t>
      </w:r>
      <w:r w:rsidRPr="00E34668">
        <w:rPr>
          <w:lang w:val="pt-BR"/>
        </w:rPr>
        <w:t>digital PCR</w:t>
      </w:r>
      <w:r w:rsidR="008F66A0" w:rsidRPr="00E34668">
        <w:rPr>
          <w:lang w:val="pt-BR"/>
        </w:rPr>
        <w:t>, CD3</w:t>
      </w:r>
    </w:p>
    <w:p w14:paraId="1CB4E390" w14:textId="77777777" w:rsidR="006305D7" w:rsidRPr="00E34668" w:rsidRDefault="006305D7" w:rsidP="00E34668">
      <w:pPr>
        <w:pStyle w:val="NormalWeb"/>
        <w:spacing w:before="0" w:beforeAutospacing="0" w:after="0" w:afterAutospacing="0"/>
        <w:rPr>
          <w:lang w:val="pt-BR"/>
        </w:rPr>
      </w:pPr>
    </w:p>
    <w:p w14:paraId="32798D51" w14:textId="56002B30" w:rsidR="007A4DD6" w:rsidRPr="00E34668" w:rsidRDefault="00086FF5" w:rsidP="00E34668">
      <w:pPr>
        <w:rPr>
          <w:lang w:val="pt-BR"/>
        </w:rPr>
      </w:pPr>
      <w:r w:rsidRPr="00E34668">
        <w:rPr>
          <w:b/>
          <w:bCs/>
          <w:lang w:val="pt-BR"/>
        </w:rPr>
        <w:t>SUMMARY</w:t>
      </w:r>
      <w:r w:rsidR="006305D7" w:rsidRPr="00E34668">
        <w:rPr>
          <w:b/>
          <w:bCs/>
          <w:lang w:val="pt-BR"/>
        </w:rPr>
        <w:t>:</w:t>
      </w:r>
      <w:r w:rsidR="006305D7" w:rsidRPr="00E34668">
        <w:rPr>
          <w:lang w:val="pt-BR"/>
        </w:rPr>
        <w:t xml:space="preserve"> </w:t>
      </w:r>
    </w:p>
    <w:p w14:paraId="680B483F" w14:textId="123D12DF" w:rsidR="00390DD7" w:rsidRPr="00E34668" w:rsidRDefault="00883AEB" w:rsidP="00E34668">
      <w:pPr>
        <w:rPr>
          <w:color w:val="auto"/>
        </w:rPr>
      </w:pPr>
      <w:r w:rsidRPr="00E34668">
        <w:rPr>
          <w:color w:val="auto"/>
          <w:lang w:val="pt-BR"/>
        </w:rPr>
        <w:t xml:space="preserve">Here, we present a protocol to induce and score disease in </w:t>
      </w:r>
      <w:r w:rsidR="00644511" w:rsidRPr="00E34668">
        <w:rPr>
          <w:color w:val="auto"/>
          <w:lang w:val="pt-BR"/>
        </w:rPr>
        <w:t>a</w:t>
      </w:r>
      <w:r w:rsidRPr="00E34668">
        <w:rPr>
          <w:color w:val="auto"/>
          <w:lang w:val="pt-BR"/>
        </w:rPr>
        <w:t xml:space="preserve"> </w:t>
      </w:r>
      <w:r w:rsidR="00390DD7" w:rsidRPr="00E34668">
        <w:rPr>
          <w:color w:val="auto"/>
          <w:lang w:val="pt-BR"/>
        </w:rPr>
        <w:t xml:space="preserve">xenogeneic </w:t>
      </w:r>
      <w:r w:rsidR="009257D7" w:rsidRPr="00E34668">
        <w:rPr>
          <w:color w:val="auto"/>
          <w:lang w:val="pt-BR"/>
        </w:rPr>
        <w:t>g</w:t>
      </w:r>
      <w:r w:rsidR="00390DD7" w:rsidRPr="00E34668">
        <w:rPr>
          <w:color w:val="auto"/>
          <w:lang w:val="pt-BR"/>
        </w:rPr>
        <w:t xml:space="preserve">raft-versus-host </w:t>
      </w:r>
      <w:r w:rsidR="009257D7" w:rsidRPr="00E34668">
        <w:rPr>
          <w:color w:val="auto"/>
          <w:lang w:val="pt-BR"/>
        </w:rPr>
        <w:t>d</w:t>
      </w:r>
      <w:r w:rsidR="00390DD7" w:rsidRPr="00E34668">
        <w:rPr>
          <w:color w:val="auto"/>
          <w:lang w:val="pt-BR"/>
        </w:rPr>
        <w:t xml:space="preserve">isease (xenoGVHD) </w:t>
      </w:r>
      <w:r w:rsidR="00B17086" w:rsidRPr="00E34668">
        <w:rPr>
          <w:color w:val="auto"/>
          <w:lang w:val="pt-BR"/>
        </w:rPr>
        <w:t>model</w:t>
      </w:r>
      <w:r w:rsidRPr="00E34668">
        <w:rPr>
          <w:color w:val="auto"/>
          <w:lang w:val="pt-BR"/>
        </w:rPr>
        <w:t>.</w:t>
      </w:r>
      <w:r w:rsidR="00644511" w:rsidRPr="00E34668">
        <w:rPr>
          <w:color w:val="auto"/>
          <w:lang w:val="pt-BR"/>
        </w:rPr>
        <w:t xml:space="preserve"> </w:t>
      </w:r>
      <w:r w:rsidRPr="00E34668">
        <w:rPr>
          <w:color w:val="auto"/>
          <w:lang w:val="pt-BR"/>
        </w:rPr>
        <w:t>xenoGVHD</w:t>
      </w:r>
      <w:r w:rsidR="00644511" w:rsidRPr="00E34668">
        <w:rPr>
          <w:color w:val="auto"/>
          <w:lang w:val="pt-BR"/>
        </w:rPr>
        <w:t xml:space="preserve"> provides an </w:t>
      </w:r>
      <w:r w:rsidR="00E34668" w:rsidRPr="00E34668">
        <w:rPr>
          <w:color w:val="auto"/>
          <w:lang w:val="pt-BR"/>
        </w:rPr>
        <w:t>in vivo</w:t>
      </w:r>
      <w:r w:rsidR="00644511" w:rsidRPr="00E34668">
        <w:rPr>
          <w:color w:val="auto"/>
          <w:lang w:val="pt-BR"/>
        </w:rPr>
        <w:t xml:space="preserve"> model to </w:t>
      </w:r>
      <w:r w:rsidRPr="00E34668">
        <w:rPr>
          <w:color w:val="auto"/>
          <w:lang w:val="pt-BR"/>
        </w:rPr>
        <w:t>study immunosuppression of human T cell</w:t>
      </w:r>
      <w:r w:rsidR="00644511" w:rsidRPr="00E34668">
        <w:rPr>
          <w:color w:val="auto"/>
          <w:lang w:val="pt-BR"/>
        </w:rPr>
        <w:t xml:space="preserve">s. </w:t>
      </w:r>
      <w:r w:rsidR="00390DD7" w:rsidRPr="00E34668">
        <w:rPr>
          <w:color w:val="auto"/>
        </w:rPr>
        <w:t xml:space="preserve">Additionally, </w:t>
      </w:r>
      <w:r w:rsidRPr="00E34668">
        <w:rPr>
          <w:color w:val="auto"/>
        </w:rPr>
        <w:t xml:space="preserve">we describe how </w:t>
      </w:r>
      <w:r w:rsidR="00390DD7" w:rsidRPr="00E34668">
        <w:rPr>
          <w:color w:val="auto"/>
        </w:rPr>
        <w:t xml:space="preserve">to detect human T cells in tissues </w:t>
      </w:r>
      <w:r w:rsidRPr="00E34668">
        <w:rPr>
          <w:color w:val="auto"/>
        </w:rPr>
        <w:t>with digital PCR</w:t>
      </w:r>
      <w:r w:rsidR="00644511" w:rsidRPr="00E34668">
        <w:rPr>
          <w:color w:val="auto"/>
        </w:rPr>
        <w:t xml:space="preserve"> as a </w:t>
      </w:r>
      <w:r w:rsidR="00D95A41" w:rsidRPr="00E34668">
        <w:rPr>
          <w:color w:val="auto"/>
        </w:rPr>
        <w:t>tool</w:t>
      </w:r>
      <w:r w:rsidR="00644511" w:rsidRPr="00E34668">
        <w:rPr>
          <w:color w:val="auto"/>
        </w:rPr>
        <w:t xml:space="preserve"> to quantify immunosuppression</w:t>
      </w:r>
      <w:r w:rsidRPr="00E34668">
        <w:rPr>
          <w:color w:val="auto"/>
        </w:rPr>
        <w:t xml:space="preserve">. </w:t>
      </w:r>
    </w:p>
    <w:p w14:paraId="761028D6" w14:textId="77777777" w:rsidR="006305D7" w:rsidRPr="00E34668" w:rsidRDefault="006305D7" w:rsidP="00E34668">
      <w:pPr>
        <w:rPr>
          <w:highlight w:val="yellow"/>
        </w:rPr>
      </w:pPr>
    </w:p>
    <w:p w14:paraId="69D456B9" w14:textId="4F4673FA" w:rsidR="007A4DD6" w:rsidRPr="00E34668" w:rsidRDefault="006305D7" w:rsidP="00E34668">
      <w:r w:rsidRPr="00E34668">
        <w:rPr>
          <w:b/>
          <w:bCs/>
        </w:rPr>
        <w:t>ABSTRACT:</w:t>
      </w:r>
      <w:r w:rsidRPr="00E34668">
        <w:t xml:space="preserve"> </w:t>
      </w:r>
    </w:p>
    <w:p w14:paraId="4C7D5FD5" w14:textId="2A830A38" w:rsidR="006305D7" w:rsidRDefault="0073291F" w:rsidP="00E34668">
      <w:pPr>
        <w:rPr>
          <w:bCs/>
        </w:rPr>
      </w:pPr>
      <w:r w:rsidRPr="00E34668">
        <w:rPr>
          <w:color w:val="auto"/>
        </w:rPr>
        <w:t xml:space="preserve">Acute </w:t>
      </w:r>
      <w:r w:rsidR="009257D7" w:rsidRPr="00E34668">
        <w:rPr>
          <w:color w:val="auto"/>
        </w:rPr>
        <w:t>g</w:t>
      </w:r>
      <w:r w:rsidR="00B17086" w:rsidRPr="00E34668">
        <w:rPr>
          <w:color w:val="auto"/>
        </w:rPr>
        <w:t xml:space="preserve">raft-versus-host </w:t>
      </w:r>
      <w:r w:rsidR="009257D7" w:rsidRPr="00E34668">
        <w:rPr>
          <w:color w:val="auto"/>
        </w:rPr>
        <w:t>d</w:t>
      </w:r>
      <w:r w:rsidR="00B17086" w:rsidRPr="00E34668">
        <w:rPr>
          <w:color w:val="auto"/>
        </w:rPr>
        <w:t xml:space="preserve">isease (GVHD) is a significant limitation for patients receiving </w:t>
      </w:r>
      <w:r w:rsidR="00B17086" w:rsidRPr="00E34668">
        <w:rPr>
          <w:bCs/>
        </w:rPr>
        <w:t xml:space="preserve">hematopoietic stem cell transplant as therapy for hematological deficiencies and malignancies. </w:t>
      </w:r>
      <w:r w:rsidRPr="00E34668">
        <w:rPr>
          <w:bCs/>
        </w:rPr>
        <w:t xml:space="preserve">Acute </w:t>
      </w:r>
      <w:r w:rsidR="00B17086" w:rsidRPr="00E34668">
        <w:rPr>
          <w:bCs/>
        </w:rPr>
        <w:t>GVHD occurs when donor T cells recognize host tissues as a foreign antigen</w:t>
      </w:r>
      <w:r w:rsidR="007404D1" w:rsidRPr="00E34668">
        <w:rPr>
          <w:bCs/>
        </w:rPr>
        <w:t xml:space="preserve"> and mount an immune response to</w:t>
      </w:r>
      <w:r w:rsidR="00B17086" w:rsidRPr="00E34668">
        <w:rPr>
          <w:bCs/>
        </w:rPr>
        <w:t xml:space="preserve"> the host. Current treatments involve toxic immunosuppressive drugs that render patients susceptible to infection</w:t>
      </w:r>
      <w:r w:rsidRPr="00E34668">
        <w:rPr>
          <w:bCs/>
        </w:rPr>
        <w:t xml:space="preserve"> and recurrence</w:t>
      </w:r>
      <w:r w:rsidR="00B17086" w:rsidRPr="00E34668">
        <w:rPr>
          <w:bCs/>
        </w:rPr>
        <w:t>. Thus, there is ongoing research to provide a</w:t>
      </w:r>
      <w:r w:rsidRPr="00E34668">
        <w:rPr>
          <w:bCs/>
        </w:rPr>
        <w:t xml:space="preserve">n acute </w:t>
      </w:r>
      <w:r w:rsidR="00B17086" w:rsidRPr="00E34668">
        <w:rPr>
          <w:bCs/>
        </w:rPr>
        <w:t xml:space="preserve">GVHD therapy that can effectively target </w:t>
      </w:r>
      <w:r w:rsidR="003661FB" w:rsidRPr="00E34668">
        <w:rPr>
          <w:bCs/>
        </w:rPr>
        <w:t xml:space="preserve">donor </w:t>
      </w:r>
      <w:r w:rsidR="00B17086" w:rsidRPr="00E34668">
        <w:rPr>
          <w:bCs/>
        </w:rPr>
        <w:t xml:space="preserve">T cells and reduce side effects. Much of this pre-clinical work uses the </w:t>
      </w:r>
      <w:proofErr w:type="spellStart"/>
      <w:r w:rsidR="00B17086" w:rsidRPr="00E34668">
        <w:rPr>
          <w:bCs/>
        </w:rPr>
        <w:t>xenogenic</w:t>
      </w:r>
      <w:proofErr w:type="spellEnd"/>
      <w:r w:rsidR="00B17086" w:rsidRPr="00E34668">
        <w:rPr>
          <w:bCs/>
        </w:rPr>
        <w:t xml:space="preserve"> GVHD (</w:t>
      </w:r>
      <w:proofErr w:type="spellStart"/>
      <w:r w:rsidR="00B17086" w:rsidRPr="00E34668">
        <w:rPr>
          <w:bCs/>
        </w:rPr>
        <w:t>xenoGVHD</w:t>
      </w:r>
      <w:proofErr w:type="spellEnd"/>
      <w:r w:rsidR="00B17086" w:rsidRPr="00E34668">
        <w:rPr>
          <w:bCs/>
        </w:rPr>
        <w:t xml:space="preserve">) murine model </w:t>
      </w:r>
      <w:r w:rsidR="003E1BE2" w:rsidRPr="00E34668">
        <w:rPr>
          <w:bCs/>
        </w:rPr>
        <w:t>that</w:t>
      </w:r>
      <w:r w:rsidR="00B17086" w:rsidRPr="00E34668">
        <w:rPr>
          <w:bCs/>
        </w:rPr>
        <w:t xml:space="preserve"> allows for testing of immunosuppressive therapies on human cells </w:t>
      </w:r>
      <w:r w:rsidR="007404D1" w:rsidRPr="00E34668">
        <w:rPr>
          <w:bCs/>
        </w:rPr>
        <w:t xml:space="preserve">rather than murine cells </w:t>
      </w:r>
      <w:r w:rsidR="00B17086" w:rsidRPr="00E34668">
        <w:rPr>
          <w:bCs/>
        </w:rPr>
        <w:t xml:space="preserve">in an </w:t>
      </w:r>
      <w:r w:rsidR="00E34668" w:rsidRPr="00E34668">
        <w:rPr>
          <w:bCs/>
        </w:rPr>
        <w:t>in vivo</w:t>
      </w:r>
      <w:r w:rsidR="00B17086" w:rsidRPr="00E34668">
        <w:rPr>
          <w:bCs/>
        </w:rPr>
        <w:t xml:space="preserve"> system. This protocol outlines how to induce </w:t>
      </w:r>
      <w:proofErr w:type="spellStart"/>
      <w:r w:rsidR="009257D7" w:rsidRPr="00E34668">
        <w:rPr>
          <w:bCs/>
        </w:rPr>
        <w:t>xeno</w:t>
      </w:r>
      <w:r w:rsidR="00B17086" w:rsidRPr="00E34668">
        <w:rPr>
          <w:bCs/>
        </w:rPr>
        <w:t>GVHD</w:t>
      </w:r>
      <w:proofErr w:type="spellEnd"/>
      <w:r w:rsidR="00B17086" w:rsidRPr="00E34668">
        <w:rPr>
          <w:bCs/>
        </w:rPr>
        <w:t xml:space="preserve"> and how to blind and standardize clinical scoring to ensure consistent results. Additionally, this protocol describes how to use digital PCR to detect human T cells in mouse tissues</w:t>
      </w:r>
      <w:r w:rsidR="009257D7" w:rsidRPr="00E34668">
        <w:rPr>
          <w:bCs/>
        </w:rPr>
        <w:t>,</w:t>
      </w:r>
      <w:r w:rsidR="00B17086" w:rsidRPr="00E34668">
        <w:rPr>
          <w:bCs/>
        </w:rPr>
        <w:t xml:space="preserve"> which can subsequently be used to quantify efficacy of tested therapies. The </w:t>
      </w:r>
      <w:proofErr w:type="spellStart"/>
      <w:r w:rsidR="00B17086" w:rsidRPr="00E34668">
        <w:rPr>
          <w:bCs/>
        </w:rPr>
        <w:t>xenoGVHD</w:t>
      </w:r>
      <w:proofErr w:type="spellEnd"/>
      <w:r w:rsidR="00B17086" w:rsidRPr="00E34668">
        <w:rPr>
          <w:bCs/>
        </w:rPr>
        <w:t xml:space="preserve"> model not only provides a model to test GVHD therapies but</w:t>
      </w:r>
      <w:r w:rsidR="007404D1" w:rsidRPr="00E34668">
        <w:rPr>
          <w:bCs/>
        </w:rPr>
        <w:t xml:space="preserve"> any therapy that can</w:t>
      </w:r>
      <w:r w:rsidR="00B17086" w:rsidRPr="00E34668">
        <w:rPr>
          <w:bCs/>
        </w:rPr>
        <w:t xml:space="preserve"> suppress human T cells</w:t>
      </w:r>
      <w:r w:rsidR="007404D1" w:rsidRPr="00E34668">
        <w:rPr>
          <w:bCs/>
        </w:rPr>
        <w:t>, which could then be applied to many inflammatory diseases.</w:t>
      </w:r>
    </w:p>
    <w:p w14:paraId="5F1B1F82" w14:textId="77777777" w:rsidR="00E34668" w:rsidRPr="00E34668" w:rsidRDefault="00E34668" w:rsidP="00E34668"/>
    <w:p w14:paraId="5EE615C0" w14:textId="77777777" w:rsidR="00815A8E" w:rsidRPr="00E34668" w:rsidRDefault="006305D7" w:rsidP="00E34668">
      <w:pPr>
        <w:rPr>
          <w:b/>
          <w:bCs/>
        </w:rPr>
      </w:pPr>
      <w:r w:rsidRPr="00E34668">
        <w:rPr>
          <w:b/>
        </w:rPr>
        <w:t>INTRODUCTION</w:t>
      </w:r>
      <w:r w:rsidRPr="00E34668">
        <w:rPr>
          <w:b/>
          <w:bCs/>
        </w:rPr>
        <w:t>:</w:t>
      </w:r>
      <w:r w:rsidR="00312F4B" w:rsidRPr="00E34668">
        <w:rPr>
          <w:b/>
          <w:bCs/>
        </w:rPr>
        <w:t xml:space="preserve"> </w:t>
      </w:r>
    </w:p>
    <w:p w14:paraId="1B58C3A9" w14:textId="758AE829" w:rsidR="00815A8E" w:rsidRDefault="00815A8E" w:rsidP="00E34668">
      <w:pPr>
        <w:rPr>
          <w:bCs/>
        </w:rPr>
      </w:pPr>
      <w:r w:rsidRPr="00E34668">
        <w:rPr>
          <w:bCs/>
        </w:rPr>
        <w:t>Allogeneic hematopoietic stem cell transplant (HSCT) has become routine treatment for patients suffering from hematological malignancies such as leukemia</w:t>
      </w:r>
      <w:r w:rsidR="004A26AA" w:rsidRPr="00E34668">
        <w:rPr>
          <w:bCs/>
        </w:rPr>
        <w:t xml:space="preserve"> with poor prognosis</w:t>
      </w:r>
      <w:r w:rsidRPr="00E34668">
        <w:rPr>
          <w:bCs/>
        </w:rPr>
        <w:t>. A signi</w:t>
      </w:r>
      <w:r w:rsidR="00390DD7" w:rsidRPr="00E34668">
        <w:rPr>
          <w:bCs/>
        </w:rPr>
        <w:t xml:space="preserve">ficant </w:t>
      </w:r>
      <w:r w:rsidR="00390DD7" w:rsidRPr="00E34668">
        <w:rPr>
          <w:bCs/>
        </w:rPr>
        <w:lastRenderedPageBreak/>
        <w:t xml:space="preserve">complication of HSCT is </w:t>
      </w:r>
      <w:r w:rsidR="00847F34" w:rsidRPr="00E34668">
        <w:rPr>
          <w:bCs/>
        </w:rPr>
        <w:t xml:space="preserve">acute </w:t>
      </w:r>
      <w:r w:rsidR="009257D7" w:rsidRPr="00E34668">
        <w:rPr>
          <w:bCs/>
        </w:rPr>
        <w:t>g</w:t>
      </w:r>
      <w:r w:rsidR="00390DD7" w:rsidRPr="00E34668">
        <w:rPr>
          <w:bCs/>
        </w:rPr>
        <w:t xml:space="preserve">raft-versus-host </w:t>
      </w:r>
      <w:r w:rsidR="009257D7" w:rsidRPr="00E34668">
        <w:rPr>
          <w:bCs/>
        </w:rPr>
        <w:t>d</w:t>
      </w:r>
      <w:r w:rsidR="00390DD7" w:rsidRPr="00E34668">
        <w:rPr>
          <w:bCs/>
        </w:rPr>
        <w:t>isease</w:t>
      </w:r>
      <w:r w:rsidRPr="00E34668">
        <w:rPr>
          <w:bCs/>
        </w:rPr>
        <w:t xml:space="preserve"> (</w:t>
      </w:r>
      <w:r w:rsidR="00390DD7" w:rsidRPr="00E34668">
        <w:rPr>
          <w:bCs/>
        </w:rPr>
        <w:t>G</w:t>
      </w:r>
      <w:r w:rsidR="00270E1C" w:rsidRPr="00E34668">
        <w:rPr>
          <w:bCs/>
        </w:rPr>
        <w:t>V</w:t>
      </w:r>
      <w:r w:rsidR="00390DD7" w:rsidRPr="00E34668">
        <w:rPr>
          <w:bCs/>
        </w:rPr>
        <w:t>H</w:t>
      </w:r>
      <w:r w:rsidR="00270E1C" w:rsidRPr="00E34668">
        <w:rPr>
          <w:bCs/>
        </w:rPr>
        <w:t>D</w:t>
      </w:r>
      <w:r w:rsidRPr="00E34668">
        <w:rPr>
          <w:bCs/>
        </w:rPr>
        <w:t>)</w:t>
      </w:r>
      <w:r w:rsidR="00847F34" w:rsidRPr="00E34668">
        <w:rPr>
          <w:bCs/>
        </w:rPr>
        <w:t xml:space="preserve">. </w:t>
      </w:r>
      <w:r w:rsidR="009257D7" w:rsidRPr="00E34668">
        <w:rPr>
          <w:bCs/>
        </w:rPr>
        <w:t xml:space="preserve">A 2012 </w:t>
      </w:r>
      <w:r w:rsidR="00847F34" w:rsidRPr="00E34668">
        <w:rPr>
          <w:bCs/>
        </w:rPr>
        <w:t>study</w:t>
      </w:r>
      <w:r w:rsidR="009257D7" w:rsidRPr="00E34668">
        <w:rPr>
          <w:bCs/>
        </w:rPr>
        <w:t xml:space="preserve"> reported </w:t>
      </w:r>
      <w:r w:rsidR="003E1BE2" w:rsidRPr="00E34668">
        <w:rPr>
          <w:bCs/>
        </w:rPr>
        <w:t>that acute</w:t>
      </w:r>
      <w:r w:rsidR="00847F34" w:rsidRPr="00E34668">
        <w:rPr>
          <w:bCs/>
        </w:rPr>
        <w:t xml:space="preserve"> GVHD developed in </w:t>
      </w:r>
      <w:r w:rsidR="00EC008A" w:rsidRPr="00E34668">
        <w:rPr>
          <w:bCs/>
        </w:rPr>
        <w:t>39% of HSCT patients receiving transplants from sibling donors and 59% of patients receiving transplants from unrelated donors</w:t>
      </w:r>
      <w:r w:rsidR="00A80875" w:rsidRPr="00E34668">
        <w:rPr>
          <w:bCs/>
        </w:rPr>
        <w:fldChar w:fldCharType="begin">
          <w:fldData xml:space="preserve">PEVuZE5vdGU+PENpdGU+PEF1dGhvcj5KYWdhc2lhPC9BdXRob3I+PFllYXI+MjAxMjwvWWVhcj48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5Ni0zMDc8L3BhZ2VzPjx2b2x1bWU+MTE5PC92b2x1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</w:fldData>
        </w:fldChar>
      </w:r>
      <w:r w:rsidR="00A80875" w:rsidRPr="00E34668">
        <w:rPr>
          <w:bCs/>
        </w:rPr>
        <w:instrText xml:space="preserve"> ADDIN EN.CITE </w:instrText>
      </w:r>
      <w:r w:rsidR="00A80875" w:rsidRPr="00E34668">
        <w:rPr>
          <w:bCs/>
        </w:rPr>
        <w:fldChar w:fldCharType="begin">
          <w:fldData xml:space="preserve">PEVuZE5vdGU+PENpdGU+PEF1dGhvcj5KYWdhc2lhPC9BdXRob3I+PFllYXI+MjAxMjwvWWVhcj48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5Ni0zMDc8L3BhZ2VzPjx2b2x1bWU+MTE5PC92b2x1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</w:fldData>
        </w:fldChar>
      </w:r>
      <w:r w:rsidR="00A80875" w:rsidRPr="00E34668">
        <w:rPr>
          <w:bCs/>
        </w:rPr>
        <w:instrText xml:space="preserve"> ADDIN EN.CITE.DATA </w:instrText>
      </w:r>
      <w:r w:rsidR="00A80875" w:rsidRPr="00E34668">
        <w:rPr>
          <w:bCs/>
        </w:rPr>
      </w:r>
      <w:r w:rsidR="00A80875" w:rsidRPr="00E34668">
        <w:rPr>
          <w:bCs/>
        </w:rPr>
        <w:fldChar w:fldCharType="end"/>
      </w:r>
      <w:r w:rsidR="00A80875" w:rsidRPr="00E34668">
        <w:rPr>
          <w:bCs/>
        </w:rPr>
      </w:r>
      <w:r w:rsidR="00A80875" w:rsidRPr="00E34668">
        <w:rPr>
          <w:bCs/>
        </w:rPr>
        <w:fldChar w:fldCharType="separate"/>
      </w:r>
      <w:r w:rsidR="00A80875" w:rsidRPr="00E34668">
        <w:rPr>
          <w:bCs/>
          <w:noProof/>
          <w:vertAlign w:val="superscript"/>
        </w:rPr>
        <w:t>1</w:t>
      </w:r>
      <w:r w:rsidR="00A80875" w:rsidRPr="00E34668">
        <w:rPr>
          <w:bCs/>
        </w:rPr>
        <w:fldChar w:fldCharType="end"/>
      </w:r>
      <w:r w:rsidR="00847F34" w:rsidRPr="00E34668">
        <w:rPr>
          <w:bCs/>
        </w:rPr>
        <w:t>.</w:t>
      </w:r>
      <w:r w:rsidR="00EC008A" w:rsidRPr="00E34668">
        <w:rPr>
          <w:bCs/>
        </w:rPr>
        <w:t xml:space="preserve"> </w:t>
      </w:r>
      <w:r w:rsidR="00F80E42" w:rsidRPr="00E34668">
        <w:rPr>
          <w:bCs/>
        </w:rPr>
        <w:t xml:space="preserve">Acute </w:t>
      </w:r>
      <w:r w:rsidR="00390DD7" w:rsidRPr="00E34668">
        <w:rPr>
          <w:bCs/>
        </w:rPr>
        <w:t xml:space="preserve">GVHD </w:t>
      </w:r>
      <w:r w:rsidRPr="00E34668">
        <w:rPr>
          <w:bCs/>
        </w:rPr>
        <w:t xml:space="preserve">occurs when donor-derived T cells attack recipient’s organs. The only successful therapy </w:t>
      </w:r>
      <w:r w:rsidR="00874C4C" w:rsidRPr="00E34668">
        <w:rPr>
          <w:bCs/>
        </w:rPr>
        <w:t xml:space="preserve">for </w:t>
      </w:r>
      <w:r w:rsidR="00390DD7" w:rsidRPr="00E34668">
        <w:rPr>
          <w:bCs/>
        </w:rPr>
        <w:t xml:space="preserve">GVHD </w:t>
      </w:r>
      <w:r w:rsidR="00874C4C" w:rsidRPr="00E34668">
        <w:rPr>
          <w:bCs/>
        </w:rPr>
        <w:t xml:space="preserve">is treatment with </w:t>
      </w:r>
      <w:r w:rsidRPr="00E34668">
        <w:rPr>
          <w:bCs/>
        </w:rPr>
        <w:t>highly immunosuppressive drugs</w:t>
      </w:r>
      <w:r w:rsidR="004E5E0D" w:rsidRPr="00E34668">
        <w:rPr>
          <w:bCs/>
        </w:rPr>
        <w:fldChar w:fldCharType="begin">
          <w:fldData xml:space="preserve">PEVuZE5vdGU+PENpdGU+PEF1dGhvcj5Cb2xhbm9zLU1lYWRlPC9BdXRob3I+PFllYXI+MjAxNDwv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yMjEt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</w:fldData>
        </w:fldChar>
      </w:r>
      <w:r w:rsidR="00410077" w:rsidRPr="00E34668">
        <w:rPr>
          <w:bCs/>
        </w:rPr>
        <w:instrText xml:space="preserve"> ADDIN EN.CITE </w:instrText>
      </w:r>
      <w:r w:rsidR="00410077" w:rsidRPr="00E34668">
        <w:rPr>
          <w:bCs/>
        </w:rPr>
        <w:fldChar w:fldCharType="begin">
          <w:fldData xml:space="preserve">PEVuZE5vdGU+PENpdGU+PEF1dGhvcj5Cb2xhbm9zLU1lYWRlPC9BdXRob3I+PFllYXI+MjAxNDwv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yMjEt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</w:fldData>
        </w:fldChar>
      </w:r>
      <w:r w:rsidR="00410077" w:rsidRPr="00E34668">
        <w:rPr>
          <w:bCs/>
        </w:rPr>
        <w:instrText xml:space="preserve"> ADDIN EN.CITE.DATA </w:instrText>
      </w:r>
      <w:r w:rsidR="00410077" w:rsidRPr="00E34668">
        <w:rPr>
          <w:bCs/>
        </w:rPr>
      </w:r>
      <w:r w:rsidR="00410077" w:rsidRPr="00E34668">
        <w:rPr>
          <w:bCs/>
        </w:rPr>
        <w:fldChar w:fldCharType="end"/>
      </w:r>
      <w:r w:rsidR="004E5E0D" w:rsidRPr="00E34668">
        <w:rPr>
          <w:bCs/>
        </w:rPr>
      </w:r>
      <w:r w:rsidR="004E5E0D" w:rsidRPr="00E34668">
        <w:rPr>
          <w:bCs/>
        </w:rPr>
        <w:fldChar w:fldCharType="separate"/>
      </w:r>
      <w:r w:rsidR="00410077" w:rsidRPr="00E34668">
        <w:rPr>
          <w:bCs/>
          <w:noProof/>
          <w:vertAlign w:val="superscript"/>
        </w:rPr>
        <w:t>2</w:t>
      </w:r>
      <w:r w:rsidR="004E5E0D" w:rsidRPr="00E34668">
        <w:rPr>
          <w:bCs/>
        </w:rPr>
        <w:fldChar w:fldCharType="end"/>
      </w:r>
      <w:r w:rsidRPr="00E34668">
        <w:rPr>
          <w:bCs/>
        </w:rPr>
        <w:t xml:space="preserve">, which </w:t>
      </w:r>
      <w:r w:rsidR="004E5E0D" w:rsidRPr="00E34668">
        <w:rPr>
          <w:bCs/>
        </w:rPr>
        <w:t xml:space="preserve">are highly toxic and </w:t>
      </w:r>
      <w:r w:rsidRPr="00E34668">
        <w:rPr>
          <w:bCs/>
        </w:rPr>
        <w:t>increase the risk of infection</w:t>
      </w:r>
      <w:r w:rsidR="004A26AA" w:rsidRPr="00E34668">
        <w:rPr>
          <w:bCs/>
        </w:rPr>
        <w:t xml:space="preserve"> and </w:t>
      </w:r>
      <w:r w:rsidR="009257D7" w:rsidRPr="00E34668">
        <w:rPr>
          <w:bCs/>
        </w:rPr>
        <w:t xml:space="preserve">tumor </w:t>
      </w:r>
      <w:r w:rsidR="004A26AA" w:rsidRPr="00E34668">
        <w:rPr>
          <w:bCs/>
        </w:rPr>
        <w:t>recurrence</w:t>
      </w:r>
      <w:r w:rsidR="004E5E0D" w:rsidRPr="00E34668">
        <w:rPr>
          <w:bCs/>
        </w:rPr>
        <w:t xml:space="preserve">. Thus, despite improvements </w:t>
      </w:r>
      <w:r w:rsidR="009257D7" w:rsidRPr="00E34668">
        <w:rPr>
          <w:bCs/>
        </w:rPr>
        <w:t xml:space="preserve">that have been made </w:t>
      </w:r>
      <w:r w:rsidR="004E5E0D" w:rsidRPr="00E34668">
        <w:rPr>
          <w:bCs/>
        </w:rPr>
        <w:t>in acute GVHD survival</w:t>
      </w:r>
      <w:r w:rsidR="009257D7" w:rsidRPr="00E34668">
        <w:rPr>
          <w:bCs/>
        </w:rPr>
        <w:t xml:space="preserve"> in recent years</w:t>
      </w:r>
      <w:r w:rsidR="00A80875" w:rsidRPr="00E34668">
        <w:rPr>
          <w:bCs/>
        </w:rPr>
        <w:fldChar w:fldCharType="begin">
          <w:fldData xml:space="preserve">PEVuZE5vdGU+PENpdGU+PEF1dGhvcj5Hb29sZXk8L0F1dGhvcj48WWVhcj4yMDEwPC9ZZWFyPjxS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kxLTEwMTwvcGFnZXM+PHZvbHVtZT4zNjM8L3ZvbHVtZT48bnVtYmVyPjIyPC9udW1i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DM3LTQ5PC9wYWdlcz48dm9sdW1lPjMxPC92b2x1bWU+PG51bWJlcj4xOTwvbnVtYmVy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</w:fldData>
        </w:fldChar>
      </w:r>
      <w:r w:rsidR="00410077" w:rsidRPr="00E34668">
        <w:rPr>
          <w:bCs/>
        </w:rPr>
        <w:instrText xml:space="preserve"> ADDIN EN.CITE </w:instrText>
      </w:r>
      <w:r w:rsidR="00410077" w:rsidRPr="00E34668">
        <w:rPr>
          <w:bCs/>
        </w:rPr>
        <w:fldChar w:fldCharType="begin">
          <w:fldData xml:space="preserve">PEVuZE5vdGU+PENpdGU+PEF1dGhvcj5Hb29sZXk8L0F1dGhvcj48WWVhcj4yMDEwPC9ZZWFyPjxS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kxLTEwMTwvcGFnZXM+PHZvbHVtZT4zNjM8L3ZvbHVtZT48bnVtYmVyPjIyPC9udW1i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DM3LTQ5PC9wYWdlcz48dm9sdW1lPjMxPC92b2x1bWU+PG51bWJlcj4xOTwvbnVtYmVy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</w:fldData>
        </w:fldChar>
      </w:r>
      <w:r w:rsidR="00410077" w:rsidRPr="00E34668">
        <w:rPr>
          <w:bCs/>
        </w:rPr>
        <w:instrText xml:space="preserve"> ADDIN EN.CITE.DATA </w:instrText>
      </w:r>
      <w:r w:rsidR="00410077" w:rsidRPr="00E34668">
        <w:rPr>
          <w:bCs/>
        </w:rPr>
      </w:r>
      <w:r w:rsidR="00410077" w:rsidRPr="00E34668">
        <w:rPr>
          <w:bCs/>
        </w:rPr>
        <w:fldChar w:fldCharType="end"/>
      </w:r>
      <w:r w:rsidR="00A80875" w:rsidRPr="00E34668">
        <w:rPr>
          <w:bCs/>
        </w:rPr>
      </w:r>
      <w:r w:rsidR="00A80875" w:rsidRPr="00E34668">
        <w:rPr>
          <w:bCs/>
        </w:rPr>
        <w:fldChar w:fldCharType="separate"/>
      </w:r>
      <w:r w:rsidR="00410077" w:rsidRPr="00E34668">
        <w:rPr>
          <w:bCs/>
          <w:noProof/>
          <w:vertAlign w:val="superscript"/>
        </w:rPr>
        <w:t>3-5</w:t>
      </w:r>
      <w:r w:rsidR="00A80875" w:rsidRPr="00E34668">
        <w:rPr>
          <w:bCs/>
        </w:rPr>
        <w:fldChar w:fldCharType="end"/>
      </w:r>
      <w:r w:rsidR="002E3ED6" w:rsidRPr="00E34668">
        <w:rPr>
          <w:bCs/>
        </w:rPr>
        <w:t xml:space="preserve">, </w:t>
      </w:r>
      <w:r w:rsidRPr="00E34668">
        <w:rPr>
          <w:bCs/>
        </w:rPr>
        <w:t xml:space="preserve">there is </w:t>
      </w:r>
      <w:r w:rsidR="004E5E0D" w:rsidRPr="00E34668">
        <w:rPr>
          <w:bCs/>
        </w:rPr>
        <w:t xml:space="preserve">still </w:t>
      </w:r>
      <w:r w:rsidRPr="00E34668">
        <w:rPr>
          <w:bCs/>
        </w:rPr>
        <w:t xml:space="preserve">a critical need for improved </w:t>
      </w:r>
      <w:r w:rsidR="00390DD7" w:rsidRPr="00E34668">
        <w:rPr>
          <w:bCs/>
        </w:rPr>
        <w:t xml:space="preserve">GVHD </w:t>
      </w:r>
      <w:r w:rsidRPr="00E34668">
        <w:rPr>
          <w:bCs/>
        </w:rPr>
        <w:t xml:space="preserve">therapies with minimal toxicity that promote long-term remission. </w:t>
      </w:r>
    </w:p>
    <w:p w14:paraId="6CF964DA" w14:textId="77777777" w:rsidR="00E34668" w:rsidRPr="00E34668" w:rsidRDefault="00E34668" w:rsidP="00E34668">
      <w:pPr>
        <w:rPr>
          <w:bCs/>
        </w:rPr>
      </w:pPr>
    </w:p>
    <w:p w14:paraId="52345B95" w14:textId="74E12AD5" w:rsidR="00574AC5" w:rsidRPr="00E34668" w:rsidRDefault="00574AC5" w:rsidP="00E34668">
      <w:r w:rsidRPr="00E34668">
        <w:t xml:space="preserve">The overall goal of the following methods is </w:t>
      </w:r>
      <w:r w:rsidR="00086A70" w:rsidRPr="00E34668">
        <w:t>to</w:t>
      </w:r>
      <w:r w:rsidRPr="00E34668">
        <w:t xml:space="preserve"> induce and score xenogeneic GVHD (</w:t>
      </w:r>
      <w:proofErr w:type="spellStart"/>
      <w:r w:rsidRPr="00E34668">
        <w:t>xenoGVHD</w:t>
      </w:r>
      <w:proofErr w:type="spellEnd"/>
      <w:r w:rsidR="00086A70" w:rsidRPr="00E34668">
        <w:t>)</w:t>
      </w:r>
      <w:r w:rsidRPr="00E34668">
        <w:t xml:space="preserve">. The </w:t>
      </w:r>
      <w:proofErr w:type="spellStart"/>
      <w:r w:rsidRPr="00E34668">
        <w:t>xenoGVHD</w:t>
      </w:r>
      <w:proofErr w:type="spellEnd"/>
      <w:r w:rsidRPr="00E34668">
        <w:t xml:space="preserve"> model was developed as </w:t>
      </w:r>
      <w:r w:rsidR="005D392F" w:rsidRPr="00E34668">
        <w:t xml:space="preserve">a </w:t>
      </w:r>
      <w:r w:rsidRPr="00E34668">
        <w:t xml:space="preserve">tool to induce acute GVHD with human cells rather than </w:t>
      </w:r>
      <w:r w:rsidR="00410077" w:rsidRPr="00E34668">
        <w:t>murine</w:t>
      </w:r>
      <w:r w:rsidRPr="00E34668">
        <w:t xml:space="preserve"> cells allowing for more direct translation of pre-clinical GVHD research to clinical trials</w:t>
      </w:r>
      <w:r w:rsidR="00B118B3" w:rsidRPr="00E34668">
        <w:fldChar w:fldCharType="begin">
          <w:fldData xml:space="preserve">PEVuZE5vdGU+PENpdGU+PEF1dGhvcj5LaW5nPC9BdXRob3I+PFllYXI+MjAwOTwvWWVhcj48UmVj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</w:fldData>
        </w:fldChar>
      </w:r>
      <w:r w:rsidR="00410077" w:rsidRPr="00E34668">
        <w:instrText xml:space="preserve"> ADDIN EN.CITE </w:instrText>
      </w:r>
      <w:r w:rsidR="00410077" w:rsidRPr="00E34668">
        <w:fldChar w:fldCharType="begin">
          <w:fldData xml:space="preserve">PEVuZE5vdGU+PENpdGU+PEF1dGhvcj5LaW5nPC9BdXRob3I+PFllYXI+MjAwOTwvWWVhcj48UmVj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</w:fldData>
        </w:fldChar>
      </w:r>
      <w:r w:rsidR="00410077" w:rsidRPr="00E34668">
        <w:instrText xml:space="preserve"> ADDIN EN.CITE.DATA </w:instrText>
      </w:r>
      <w:r w:rsidR="00410077" w:rsidRPr="00E34668">
        <w:fldChar w:fldCharType="end"/>
      </w:r>
      <w:r w:rsidR="00B118B3" w:rsidRPr="00E34668">
        <w:fldChar w:fldCharType="separate"/>
      </w:r>
      <w:r w:rsidR="00410077" w:rsidRPr="00E34668">
        <w:rPr>
          <w:noProof/>
          <w:vertAlign w:val="superscript"/>
        </w:rPr>
        <w:t>6</w:t>
      </w:r>
      <w:r w:rsidR="00B118B3" w:rsidRPr="00E34668">
        <w:fldChar w:fldCharType="end"/>
      </w:r>
      <w:r w:rsidRPr="00E34668">
        <w:t xml:space="preserve">. This model involves intravenously injecting human </w:t>
      </w:r>
      <w:bookmarkStart w:id="1" w:name="_Hlk527144546"/>
      <w:r w:rsidRPr="00E34668">
        <w:t>peripheral blood mononuclear cells</w:t>
      </w:r>
      <w:bookmarkEnd w:id="1"/>
      <w:r w:rsidRPr="00E34668">
        <w:t xml:space="preserve"> (PBMC) into </w:t>
      </w:r>
      <w:bookmarkStart w:id="2" w:name="_Hlk527144537"/>
      <w:r w:rsidRPr="00E34668">
        <w:t>NOD-SCID IL-2Rγnull</w:t>
      </w:r>
      <w:bookmarkEnd w:id="2"/>
      <w:r w:rsidRPr="00E34668">
        <w:t xml:space="preserve"> (NSG) mice that are </w:t>
      </w:r>
      <w:proofErr w:type="spellStart"/>
      <w:r w:rsidRPr="00E34668">
        <w:t>sublethally</w:t>
      </w:r>
      <w:proofErr w:type="spellEnd"/>
      <w:r w:rsidRPr="00E34668">
        <w:t xml:space="preserve"> irradiated. Injected human T cells</w:t>
      </w:r>
      <w:r w:rsidR="00910A29" w:rsidRPr="00E34668">
        <w:t xml:space="preserve"> </w:t>
      </w:r>
      <w:r w:rsidRPr="00E34668">
        <w:t xml:space="preserve">are activated by human </w:t>
      </w:r>
      <w:bookmarkStart w:id="3" w:name="_Hlk527144560"/>
      <w:r w:rsidRPr="00E34668">
        <w:t xml:space="preserve">antigen presenting cells </w:t>
      </w:r>
      <w:bookmarkEnd w:id="3"/>
      <w:r w:rsidRPr="00E34668">
        <w:t xml:space="preserve">(APCs) presenting </w:t>
      </w:r>
      <w:r w:rsidR="00410077" w:rsidRPr="00E34668">
        <w:t>murine</w:t>
      </w:r>
      <w:r w:rsidRPr="00E34668">
        <w:t xml:space="preserve"> antigen and the activated T cells migrate to distant tissues resulting in systemic inflammation and ultimately death</w:t>
      </w:r>
      <w:r w:rsidR="00120966" w:rsidRPr="00E34668">
        <w:fldChar w:fldCharType="begin">
          <w:fldData xml:space="preserve">PEVuZE5vdGU+PENpdGU+PEF1dGhvcj5MdWNhczwvQXV0aG9yPjxZZWFyPjE5OTA8L1llYXI+PFJl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0NTQ4LTU0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Y1NC04PC9wYWdlcz48dm9sdW1lPjg3PC92b2x1bWU+PG51bWJlcj4xMTwvbnVtYmVyPjxrZXl3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wYWdlcz4xMjE2LTEyMjg8L3BhZ2VzPjx2b2x1bWU+MTc8L3ZvbHVt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</w:fldData>
        </w:fldChar>
      </w:r>
      <w:r w:rsidR="00410077" w:rsidRPr="00E34668">
        <w:instrText xml:space="preserve"> ADDIN EN.CITE </w:instrText>
      </w:r>
      <w:r w:rsidR="00410077" w:rsidRPr="00E34668">
        <w:fldChar w:fldCharType="begin">
          <w:fldData xml:space="preserve">PEVuZE5vdGU+PENpdGU+PEF1dGhvcj5MdWNhczwvQXV0aG9yPjxZZWFyPjE5OTA8L1llYXI+PFJl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0NTQ4LTU0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Y1NC04PC9wYWdlcz48dm9sdW1lPjg3PC92b2x1bWU+PG51bWJlcj4xMTwvbnVtYmVyPjxrZXl3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wYWdlcz4xMjE2LTEyMjg8L3BhZ2VzPjx2b2x1bWU+MTc8L3ZvbHVt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</w:fldData>
        </w:fldChar>
      </w:r>
      <w:r w:rsidR="00410077" w:rsidRPr="00E34668">
        <w:instrText xml:space="preserve"> ADDIN EN.CITE.DATA </w:instrText>
      </w:r>
      <w:r w:rsidR="00410077" w:rsidRPr="00E34668">
        <w:fldChar w:fldCharType="end"/>
      </w:r>
      <w:r w:rsidR="00120966" w:rsidRPr="00E34668">
        <w:fldChar w:fldCharType="separate"/>
      </w:r>
      <w:r w:rsidR="00410077" w:rsidRPr="00E34668">
        <w:rPr>
          <w:noProof/>
          <w:vertAlign w:val="superscript"/>
        </w:rPr>
        <w:t>6-10</w:t>
      </w:r>
      <w:r w:rsidR="00120966" w:rsidRPr="00E34668">
        <w:fldChar w:fldCharType="end"/>
      </w:r>
      <w:r w:rsidRPr="00E34668">
        <w:t xml:space="preserve">. Disease pathology and progression in the </w:t>
      </w:r>
      <w:proofErr w:type="spellStart"/>
      <w:r w:rsidRPr="00E34668">
        <w:t>xenoGVHD</w:t>
      </w:r>
      <w:proofErr w:type="spellEnd"/>
      <w:r w:rsidRPr="00E34668">
        <w:t xml:space="preserve"> model closely mimic human acute GVHD. Specifically, </w:t>
      </w:r>
      <w:r w:rsidR="00B118B3" w:rsidRPr="00E34668">
        <w:t>the pathogenic human T cells are reactive to</w:t>
      </w:r>
      <w:r w:rsidRPr="00E34668">
        <w:t xml:space="preserve"> </w:t>
      </w:r>
      <w:r w:rsidR="00410077" w:rsidRPr="00E34668">
        <w:t>murine</w:t>
      </w:r>
      <w:r w:rsidRPr="00E34668">
        <w:t xml:space="preserve"> </w:t>
      </w:r>
      <w:bookmarkStart w:id="4" w:name="_Hlk527144573"/>
      <w:r w:rsidR="00CD3C79" w:rsidRPr="00E34668">
        <w:t xml:space="preserve">major histocompatibility complex </w:t>
      </w:r>
      <w:bookmarkEnd w:id="4"/>
      <w:r w:rsidR="00CD3C79" w:rsidRPr="00E34668">
        <w:t>(</w:t>
      </w:r>
      <w:r w:rsidRPr="00E34668">
        <w:t>MHC</w:t>
      </w:r>
      <w:r w:rsidR="00CD3C79" w:rsidRPr="00E34668">
        <w:t>)</w:t>
      </w:r>
      <w:r w:rsidRPr="00E34668">
        <w:t xml:space="preserve"> </w:t>
      </w:r>
      <w:r w:rsidR="00FF4CFA" w:rsidRPr="00E34668">
        <w:t xml:space="preserve">proteins, </w:t>
      </w:r>
      <w:r w:rsidRPr="00E34668">
        <w:t xml:space="preserve">which is similar to the </w:t>
      </w:r>
      <w:r w:rsidR="00FF4CFA" w:rsidRPr="00E34668">
        <w:t xml:space="preserve">T cell </w:t>
      </w:r>
      <w:r w:rsidRPr="00E34668">
        <w:t>alloreactivity in human GVHD</w:t>
      </w:r>
      <w:r w:rsidR="00B118B3" w:rsidRPr="00E34668">
        <w:fldChar w:fldCharType="begin">
          <w:fldData xml:space="preserve">PEVuZE5vdGU+PENpdGU+PEF1dGhvcj5LaW5nPC9BdXRob3I+PFllYXI+MjAwOTwvWWVhcj48UmVj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MDQtMTg8L3BhZ2Vz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</w:fldData>
        </w:fldChar>
      </w:r>
      <w:r w:rsidR="00410077" w:rsidRPr="00E34668">
        <w:instrText xml:space="preserve"> ADDIN EN.CITE </w:instrText>
      </w:r>
      <w:r w:rsidR="00410077" w:rsidRPr="00E34668">
        <w:fldChar w:fldCharType="begin">
          <w:fldData xml:space="preserve">PEVuZE5vdGU+PENpdGU+PEF1dGhvcj5LaW5nPC9BdXRob3I+PFllYXI+MjAwOTwvWWVhcj48UmVj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MDQtMTg8L3BhZ2Vz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</w:fldData>
        </w:fldChar>
      </w:r>
      <w:r w:rsidR="00410077" w:rsidRPr="00E34668">
        <w:instrText xml:space="preserve"> ADDIN EN.CITE.DATA </w:instrText>
      </w:r>
      <w:r w:rsidR="00410077" w:rsidRPr="00E34668">
        <w:fldChar w:fldCharType="end"/>
      </w:r>
      <w:r w:rsidR="00B118B3" w:rsidRPr="00E34668">
        <w:fldChar w:fldCharType="separate"/>
      </w:r>
      <w:r w:rsidR="00410077" w:rsidRPr="00E34668">
        <w:rPr>
          <w:noProof/>
          <w:vertAlign w:val="superscript"/>
        </w:rPr>
        <w:t>6,9</w:t>
      </w:r>
      <w:r w:rsidR="00B118B3" w:rsidRPr="00E34668">
        <w:fldChar w:fldCharType="end"/>
      </w:r>
      <w:r w:rsidRPr="00E34668">
        <w:t xml:space="preserve">. The primary advantage of the </w:t>
      </w:r>
      <w:proofErr w:type="spellStart"/>
      <w:r w:rsidRPr="00E34668">
        <w:t>xenoGVHD</w:t>
      </w:r>
      <w:proofErr w:type="spellEnd"/>
      <w:r w:rsidRPr="00E34668">
        <w:t xml:space="preserve"> model over the </w:t>
      </w:r>
      <w:r w:rsidR="004F2577" w:rsidRPr="00E34668">
        <w:t xml:space="preserve">mouse </w:t>
      </w:r>
      <w:r w:rsidRPr="00E34668">
        <w:t xml:space="preserve">MHC-mismatch model, the other widely used GVHD model, is it allows for testing of therapies on human cells rather than </w:t>
      </w:r>
      <w:r w:rsidR="00410077" w:rsidRPr="00E34668">
        <w:t>murine</w:t>
      </w:r>
      <w:r w:rsidRPr="00E34668">
        <w:t xml:space="preserve"> cells. </w:t>
      </w:r>
      <w:r w:rsidR="00FD1B7D" w:rsidRPr="00E34668">
        <w:t xml:space="preserve">This allows for testing of products that can directly be translated to the clinic without any modifications because they are made to target human cells. </w:t>
      </w:r>
      <w:r w:rsidRPr="00E34668">
        <w:t xml:space="preserve">Recently, this model has been used to test </w:t>
      </w:r>
      <w:r w:rsidR="00FD1B7D" w:rsidRPr="00E34668">
        <w:t>a human anti-IL-2 antibody</w:t>
      </w:r>
      <w:r w:rsidR="00FD1B7D" w:rsidRPr="00E34668">
        <w:fldChar w:fldCharType="begin">
          <w:fldData xml:space="preserve">PEVuZE5vdGU+PENpdGU+PEF1dGhvcj5Ucm90dGE8L0F1dGhvcj48WWVhcj4yMDE4PC9ZZWFyPjxS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</w:fldData>
        </w:fldChar>
      </w:r>
      <w:r w:rsidR="00410077" w:rsidRPr="00E34668">
        <w:instrText xml:space="preserve"> ADDIN EN.CITE </w:instrText>
      </w:r>
      <w:r w:rsidR="00410077" w:rsidRPr="00E34668">
        <w:fldChar w:fldCharType="begin">
          <w:fldData xml:space="preserve">PEVuZE5vdGU+PENpdGU+PEF1dGhvcj5Ucm90dGE8L0F1dGhvcj48WWVhcj4yMDE4PC9ZZWFyPjxS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</w:fldData>
        </w:fldChar>
      </w:r>
      <w:r w:rsidR="00410077" w:rsidRPr="00E34668">
        <w:instrText xml:space="preserve"> ADDIN EN.CITE.DATA </w:instrText>
      </w:r>
      <w:r w:rsidR="00410077" w:rsidRPr="00E34668">
        <w:fldChar w:fldCharType="end"/>
      </w:r>
      <w:r w:rsidR="00FD1B7D" w:rsidRPr="00E34668">
        <w:fldChar w:fldCharType="separate"/>
      </w:r>
      <w:r w:rsidR="00410077" w:rsidRPr="00E34668">
        <w:rPr>
          <w:noProof/>
          <w:vertAlign w:val="superscript"/>
        </w:rPr>
        <w:t>11</w:t>
      </w:r>
      <w:r w:rsidR="00FD1B7D" w:rsidRPr="00E34668">
        <w:fldChar w:fldCharType="end"/>
      </w:r>
      <w:r w:rsidR="00FD1B7D" w:rsidRPr="00E34668">
        <w:t xml:space="preserve">, </w:t>
      </w:r>
      <w:r w:rsidRPr="00E34668">
        <w:t>human thy</w:t>
      </w:r>
      <w:r w:rsidR="00E97179" w:rsidRPr="00E34668">
        <w:t xml:space="preserve">mic </w:t>
      </w:r>
      <w:bookmarkStart w:id="5" w:name="_Hlk527144586"/>
      <w:r w:rsidR="00E97179" w:rsidRPr="00E34668">
        <w:t>regulatory T cells</w:t>
      </w:r>
      <w:r w:rsidR="001446C7" w:rsidRPr="00E34668">
        <w:t xml:space="preserve"> </w:t>
      </w:r>
      <w:bookmarkEnd w:id="5"/>
      <w:r w:rsidR="001446C7" w:rsidRPr="00E34668">
        <w:t>(</w:t>
      </w:r>
      <w:proofErr w:type="spellStart"/>
      <w:r w:rsidR="001446C7" w:rsidRPr="00E34668">
        <w:t>Treg</w:t>
      </w:r>
      <w:r w:rsidR="004F2577" w:rsidRPr="00E34668">
        <w:t>s</w:t>
      </w:r>
      <w:proofErr w:type="spellEnd"/>
      <w:r w:rsidR="001446C7" w:rsidRPr="00E34668">
        <w:t>)</w:t>
      </w:r>
      <w:r w:rsidR="00B118B3" w:rsidRPr="00E34668">
        <w:fldChar w:fldCharType="begin">
          <w:fldData xml:space="preserve">PEVuZE5vdGU+PENpdGU+PEF1dGhvcj5EaWprZTwvQXV0aG9yPjxZZWFyPjIwMTY8L1llYXI+PFJl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4LTcxPC9wYWdlcz48dm9sdW1lPjE2PC92b2x1bWU+PG51bWJlcj4xPC9udW1iZXI+PGRh
dGVzPjx5ZWFyPjIwMTY8L3llYXI+PHB1Yi1kYXRlcz48ZGF0ZT5KYW48L2RhdGU+PC9wdWItZGF0
ZXM+PC9kYXRlcz48aXNibj4xNjAwLTYxNDMgKEVsZWN0cm9uaWMpJiN4RDsxNjAwLTYxMzUgKExp
bmtpbmcpPC9pc2JuPjxhY2Nlc3Npb24tbnVtPjI2NDE0Nzk5PC9hY2Nlc3Npb24tbnVtPjx1cmxz
PjxyZWxhdGVkLXVybHM+PHVybD5odHRwOi8vd3d3Lm5jYmkubmxtLm5paC5nb3YvcHVibWVkLzI2
NDE0Nzk5PC91cmw+PC9yZWxhdGVkLXVybHM+PC91cmxzPjxlbGVjdHJvbmljLXJlc291cmNlLW51
bT4xMC4xMTExL2FqdC4xMzQ1NjwvZWxlY3Ryb25pYy1yZXNvdXJjZS1udW0+PC9yZWNvcmQ+PC9D
aXRlPjwvRW5kTm90ZT4A
</w:fldData>
        </w:fldChar>
      </w:r>
      <w:r w:rsidR="00410077" w:rsidRPr="00E34668">
        <w:instrText xml:space="preserve"> ADDIN EN.CITE </w:instrText>
      </w:r>
      <w:r w:rsidR="00410077" w:rsidRPr="00E34668">
        <w:fldChar w:fldCharType="begin">
          <w:fldData xml:space="preserve">PEVuZE5vdGU+PENpdGU+PEF1dGhvcj5EaWprZTwvQXV0aG9yPjxZZWFyPjIwMTY8L1llYXI+PFJl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4LTcxPC9wYWdlcz48dm9sdW1lPjE2PC92b2x1bWU+PG51bWJlcj4xPC9udW1iZXI+PGRh
dGVzPjx5ZWFyPjIwMTY8L3llYXI+PHB1Yi1kYXRlcz48ZGF0ZT5KYW48L2RhdGU+PC9wdWItZGF0
ZXM+PC9kYXRlcz48aXNibj4xNjAwLTYxNDMgKEVsZWN0cm9uaWMpJiN4RDsxNjAwLTYxMzUgKExp
bmtpbmcpPC9pc2JuPjxhY2Nlc3Npb24tbnVtPjI2NDE0Nzk5PC9hY2Nlc3Npb24tbnVtPjx1cmxz
PjxyZWxhdGVkLXVybHM+PHVybD5odHRwOi8vd3d3Lm5jYmkubmxtLm5paC5nb3YvcHVibWVkLzI2
NDE0Nzk5PC91cmw+PC9yZWxhdGVkLXVybHM+PC91cmxzPjxlbGVjdHJvbmljLXJlc291cmNlLW51
bT4xMC4xMTExL2FqdC4xMzQ1NjwvZWxlY3Ryb25pYy1yZXNvdXJjZS1udW0+PC9yZWNvcmQ+PC9D
aXRlPjwvRW5kTm90ZT4A
</w:fldData>
        </w:fldChar>
      </w:r>
      <w:r w:rsidR="00410077" w:rsidRPr="00E34668">
        <w:instrText xml:space="preserve"> ADDIN EN.CITE.DATA </w:instrText>
      </w:r>
      <w:r w:rsidR="00410077" w:rsidRPr="00E34668">
        <w:fldChar w:fldCharType="end"/>
      </w:r>
      <w:r w:rsidR="00B118B3" w:rsidRPr="00E34668">
        <w:fldChar w:fldCharType="separate"/>
      </w:r>
      <w:r w:rsidR="00410077" w:rsidRPr="00E34668">
        <w:rPr>
          <w:noProof/>
          <w:vertAlign w:val="superscript"/>
        </w:rPr>
        <w:t>12</w:t>
      </w:r>
      <w:r w:rsidR="00B118B3" w:rsidRPr="00E34668">
        <w:fldChar w:fldCharType="end"/>
      </w:r>
      <w:r w:rsidR="00FD1B7D" w:rsidRPr="00E34668">
        <w:t xml:space="preserve"> </w:t>
      </w:r>
      <w:r w:rsidR="00E97179" w:rsidRPr="00E34668">
        <w:t>and</w:t>
      </w:r>
      <w:r w:rsidRPr="00E34668">
        <w:t xml:space="preserve"> human mesenchymal stem cells</w:t>
      </w:r>
      <w:r w:rsidR="00B118B3" w:rsidRPr="00E34668">
        <w:fldChar w:fldCharType="begin">
          <w:fldData xml:space="preserve">PEVuZE5vdGU+PENpdGU+PEF1dGhvcj5IdWFuZzwvQXV0aG9yPjxZZWFyPjIwMTc8L1llYXI+PFJl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</w:fldData>
        </w:fldChar>
      </w:r>
      <w:r w:rsidR="00410077" w:rsidRPr="00E34668">
        <w:instrText xml:space="preserve"> ADDIN EN.CITE </w:instrText>
      </w:r>
      <w:r w:rsidR="00410077" w:rsidRPr="00E34668">
        <w:fldChar w:fldCharType="begin">
          <w:fldData xml:space="preserve">PEVuZE5vdGU+PENpdGU+PEF1dGhvcj5IdWFuZzwvQXV0aG9yPjxZZWFyPjIwMTc8L1llYXI+PFJl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</w:fldData>
        </w:fldChar>
      </w:r>
      <w:r w:rsidR="00410077" w:rsidRPr="00E34668">
        <w:instrText xml:space="preserve"> ADDIN EN.CITE.DATA </w:instrText>
      </w:r>
      <w:r w:rsidR="00410077" w:rsidRPr="00E34668">
        <w:fldChar w:fldCharType="end"/>
      </w:r>
      <w:r w:rsidR="00B118B3" w:rsidRPr="00E34668">
        <w:fldChar w:fldCharType="separate"/>
      </w:r>
      <w:r w:rsidR="00410077" w:rsidRPr="00E34668">
        <w:rPr>
          <w:noProof/>
          <w:vertAlign w:val="superscript"/>
        </w:rPr>
        <w:t>13</w:t>
      </w:r>
      <w:r w:rsidR="00B118B3" w:rsidRPr="00E34668">
        <w:fldChar w:fldCharType="end"/>
      </w:r>
      <w:r w:rsidRPr="00E34668">
        <w:t xml:space="preserve"> as potential treatments for acute GVHD. In a wider context, this model can be used as an </w:t>
      </w:r>
      <w:r w:rsidR="00E34668" w:rsidRPr="00E34668">
        <w:t>in vivo</w:t>
      </w:r>
      <w:r w:rsidRPr="00E34668">
        <w:rPr>
          <w:i/>
        </w:rPr>
        <w:t xml:space="preserve"> </w:t>
      </w:r>
      <w:r w:rsidRPr="00E34668">
        <w:t xml:space="preserve">suppression assay for any </w:t>
      </w:r>
      <w:r w:rsidR="001446C7" w:rsidRPr="00E34668">
        <w:t>drug or cell type</w:t>
      </w:r>
      <w:r w:rsidRPr="00E34668">
        <w:t xml:space="preserve"> that </w:t>
      </w:r>
      <w:r w:rsidR="001446C7" w:rsidRPr="00E34668">
        <w:t xml:space="preserve">can suppress </w:t>
      </w:r>
      <w:r w:rsidRPr="00E34668">
        <w:t xml:space="preserve">human T cell activity. </w:t>
      </w:r>
      <w:r w:rsidR="001446C7" w:rsidRPr="00E34668">
        <w:t xml:space="preserve">For example, </w:t>
      </w:r>
      <w:proofErr w:type="spellStart"/>
      <w:r w:rsidR="001446C7" w:rsidRPr="00E34668">
        <w:t>Stockis</w:t>
      </w:r>
      <w:proofErr w:type="spellEnd"/>
      <w:r w:rsidR="001446C7" w:rsidRPr="00E34668">
        <w:t xml:space="preserve"> </w:t>
      </w:r>
      <w:r w:rsidR="00EB3C35" w:rsidRPr="00EB3C35">
        <w:t>et al.</w:t>
      </w:r>
      <w:r w:rsidR="00712246" w:rsidRPr="00E34668">
        <w:fldChar w:fldCharType="begin">
          <w:fldData xml:space="preserve">PEVuZE5vdGU+PENpdGU+PEF1dGhvcj5TdG9ja2lzPC9BdXRob3I+PFllYXI+MjAxNzwvWWVhcj48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kUxMDE2MS1FMTAxNjg8L3BhZ2VzPjx2b2x1bWU+MTE0PC92b2x1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</w:fldData>
        </w:fldChar>
      </w:r>
      <w:r w:rsidR="00410077" w:rsidRPr="00E34668">
        <w:instrText xml:space="preserve"> ADDIN EN.CITE </w:instrText>
      </w:r>
      <w:r w:rsidR="00410077" w:rsidRPr="00E34668">
        <w:fldChar w:fldCharType="begin">
          <w:fldData xml:space="preserve">PEVuZE5vdGU+PENpdGU+PEF1dGhvcj5TdG9ja2lzPC9BdXRob3I+PFllYXI+MjAxNzwvWWVhcj48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kUxMDE2MS1FMTAxNjg8L3BhZ2VzPjx2b2x1bWU+MTE0PC92b2x1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</w:fldData>
        </w:fldChar>
      </w:r>
      <w:r w:rsidR="00410077" w:rsidRPr="00E34668">
        <w:instrText xml:space="preserve"> ADDIN EN.CITE.DATA </w:instrText>
      </w:r>
      <w:r w:rsidR="00410077" w:rsidRPr="00E34668">
        <w:fldChar w:fldCharType="end"/>
      </w:r>
      <w:r w:rsidR="00712246" w:rsidRPr="00E34668">
        <w:fldChar w:fldCharType="separate"/>
      </w:r>
      <w:r w:rsidR="00410077" w:rsidRPr="00E34668">
        <w:rPr>
          <w:noProof/>
          <w:vertAlign w:val="superscript"/>
        </w:rPr>
        <w:t>14</w:t>
      </w:r>
      <w:r w:rsidR="00712246" w:rsidRPr="00E34668">
        <w:fldChar w:fldCharType="end"/>
      </w:r>
      <w:r w:rsidR="001446C7" w:rsidRPr="00E34668">
        <w:t xml:space="preserve"> used the </w:t>
      </w:r>
      <w:proofErr w:type="spellStart"/>
      <w:r w:rsidR="001446C7" w:rsidRPr="00E34668">
        <w:t>xenoGVHD</w:t>
      </w:r>
      <w:proofErr w:type="spellEnd"/>
      <w:r w:rsidR="001446C7" w:rsidRPr="00E34668">
        <w:t xml:space="preserve"> model to study the effect of blocking integrin αVβ8 on </w:t>
      </w:r>
      <w:proofErr w:type="spellStart"/>
      <w:r w:rsidR="001446C7" w:rsidRPr="00E34668">
        <w:t>Treg</w:t>
      </w:r>
      <w:proofErr w:type="spellEnd"/>
      <w:r w:rsidR="001446C7" w:rsidRPr="00E34668">
        <w:t xml:space="preserve"> </w:t>
      </w:r>
      <w:r w:rsidR="00CD3C79" w:rsidRPr="00E34668">
        <w:t xml:space="preserve">suppressive activity </w:t>
      </w:r>
      <w:r w:rsidR="00E34668" w:rsidRPr="00E34668">
        <w:t>in vivo</w:t>
      </w:r>
      <w:r w:rsidR="00CD3C79" w:rsidRPr="00E34668">
        <w:rPr>
          <w:i/>
        </w:rPr>
        <w:t xml:space="preserve">. </w:t>
      </w:r>
      <w:r w:rsidR="00CD3C79" w:rsidRPr="00E34668">
        <w:t>Thus,</w:t>
      </w:r>
      <w:r w:rsidR="00E97179" w:rsidRPr="00E34668">
        <w:t xml:space="preserve"> </w:t>
      </w:r>
      <w:r w:rsidR="00CD3C79" w:rsidRPr="00E34668">
        <w:t>t</w:t>
      </w:r>
      <w:r w:rsidRPr="00E34668">
        <w:t xml:space="preserve">he </w:t>
      </w:r>
      <w:proofErr w:type="spellStart"/>
      <w:r w:rsidRPr="00E34668">
        <w:t>xenoGVHD</w:t>
      </w:r>
      <w:proofErr w:type="spellEnd"/>
      <w:r w:rsidRPr="00E34668">
        <w:t xml:space="preserve"> model can provide insight into the mechanism of any </w:t>
      </w:r>
      <w:r w:rsidR="004D7C7C" w:rsidRPr="00E34668">
        <w:t>therapy targeting</w:t>
      </w:r>
      <w:r w:rsidRPr="00E34668">
        <w:t xml:space="preserve"> </w:t>
      </w:r>
      <w:r w:rsidR="004F2577" w:rsidRPr="00E34668">
        <w:t>T cells</w:t>
      </w:r>
      <w:r w:rsidRPr="00E34668">
        <w:t xml:space="preserve"> in an </w:t>
      </w:r>
      <w:r w:rsidR="00E34668" w:rsidRPr="00E34668">
        <w:t>in vivo</w:t>
      </w:r>
      <w:r w:rsidRPr="00E34668">
        <w:t xml:space="preserve"> setting.</w:t>
      </w:r>
    </w:p>
    <w:p w14:paraId="6252F9A7" w14:textId="77777777" w:rsidR="00E34668" w:rsidRDefault="00E34668" w:rsidP="00E34668"/>
    <w:p w14:paraId="3DAA401E" w14:textId="1F99976D" w:rsidR="00574AC5" w:rsidRPr="00E34668" w:rsidRDefault="00574AC5" w:rsidP="00E34668">
      <w:r w:rsidRPr="00E34668">
        <w:t xml:space="preserve">An additional method described in this protocol is how to detect human T cells in mouse tissues using </w:t>
      </w:r>
      <w:bookmarkStart w:id="6" w:name="_Hlk527144600"/>
      <w:r w:rsidRPr="00E34668">
        <w:t xml:space="preserve">digital </w:t>
      </w:r>
      <w:r w:rsidR="00366915" w:rsidRPr="00E34668">
        <w:t>p</w:t>
      </w:r>
      <w:r w:rsidR="00CD3C79" w:rsidRPr="00E34668">
        <w:t xml:space="preserve">olymerase </w:t>
      </w:r>
      <w:r w:rsidR="00366915" w:rsidRPr="00E34668">
        <w:t>c</w:t>
      </w:r>
      <w:r w:rsidR="00CD3C79" w:rsidRPr="00E34668">
        <w:t xml:space="preserve">hain </w:t>
      </w:r>
      <w:r w:rsidR="00366915" w:rsidRPr="00E34668">
        <w:t>r</w:t>
      </w:r>
      <w:r w:rsidR="00CD3C79" w:rsidRPr="00E34668">
        <w:t>eaction</w:t>
      </w:r>
      <w:r w:rsidRPr="00E34668">
        <w:t xml:space="preserve"> </w:t>
      </w:r>
      <w:bookmarkEnd w:id="6"/>
      <w:r w:rsidRPr="00E34668">
        <w:t>(</w:t>
      </w:r>
      <w:proofErr w:type="spellStart"/>
      <w:r w:rsidRPr="00E34668">
        <w:t>dPCR</w:t>
      </w:r>
      <w:proofErr w:type="spellEnd"/>
      <w:r w:rsidRPr="00E34668">
        <w:t>). The goal of this method is to offer a tool to quantify migration and proliferation of T cells in target tissues</w:t>
      </w:r>
      <w:r w:rsidR="00366915" w:rsidRPr="00E34668">
        <w:t xml:space="preserve">, </w:t>
      </w:r>
      <w:r w:rsidRPr="00E34668">
        <w:t xml:space="preserve">which measure efficacy of immunosuppressive therapies being tested in this model. </w:t>
      </w:r>
      <w:proofErr w:type="spellStart"/>
      <w:r w:rsidR="00CD3C79" w:rsidRPr="00E34668">
        <w:t>d</w:t>
      </w:r>
      <w:r w:rsidRPr="00E34668">
        <w:t>PCR</w:t>
      </w:r>
      <w:proofErr w:type="spellEnd"/>
      <w:r w:rsidRPr="00E34668">
        <w:t xml:space="preserve"> </w:t>
      </w:r>
      <w:r w:rsidR="00CD3C79" w:rsidRPr="00E34668">
        <w:t>is a relatively novel method for quantification of nucleic acids</w:t>
      </w:r>
      <w:r w:rsidR="00911B3E" w:rsidRPr="00E34668">
        <w:fldChar w:fldCharType="begin"/>
      </w:r>
      <w:r w:rsidR="00410077" w:rsidRPr="00E34668">
        <w:instrText xml:space="preserve"> ADDIN EN.CITE &lt;EndNote&gt;&lt;Cite&gt;&lt;Author&gt;Vogelstein&lt;/Author&gt;&lt;Year&gt;1999&lt;/Year&gt;&lt;RecNum&gt;539&lt;/RecNum&gt;&lt;DisplayText&gt;&lt;style face="superscript"&gt;15&lt;/style&gt;&lt;/DisplayText&gt;&lt;record&gt;&lt;rec-number&gt;539&lt;/rec-number&gt;&lt;foreign-keys&gt;&lt;key app="EN" db-id="5rwepzavrtvz5le5rv8xarf4ess5swaapsdf" timestamp="1539280484"&gt;539&lt;/key&gt;&lt;/foreign-keys&gt;&lt;ref-type name="Journal Article"&gt;17&lt;/ref-type&gt;&lt;contributors&gt;&lt;authors&gt;&lt;author&gt;Vogelstein, B.&lt;/author&gt;&lt;author&gt;Kinzler, K. W.&lt;/author&gt;&lt;/authors&gt;&lt;/contributors&gt;&lt;auth-address&gt;The Howard Hughes Medical Institute and the Johns Hopkins Oncology Center, Baltimore, MD 21231, USA. vogelbe@welchlink.welch.jhu.edu&lt;/auth-address&gt;&lt;titles&gt;&lt;title&gt;Digital PCR&lt;/title&gt;&lt;secondary-title&gt;Proc Natl Acad Sci U S A&lt;/secondary-title&gt;&lt;/titles&gt;&lt;periodical&gt;&lt;full-title&gt;Proc Natl Acad Sci U S A&lt;/full-title&gt;&lt;abbr-1&gt;Proceedings of the National Academy of Sciences of the United States of America&lt;/abbr-1&gt;&lt;/periodical&gt;&lt;pages&gt;9236-41&lt;/pages&gt;&lt;volume&gt;96&lt;/volume&gt;&lt;number&gt;16&lt;/number&gt;&lt;keywords&gt;&lt;keyword&gt;Amino Acid Substitution&lt;/keyword&gt;&lt;keyword&gt;Base Sequence&lt;/keyword&gt;&lt;keyword&gt;Colorectal Neoplasms/*genetics&lt;/keyword&gt;&lt;keyword&gt;DNA Primers&lt;/keyword&gt;&lt;keyword&gt;Fluorescent Dyes&lt;/keyword&gt;&lt;keyword&gt;*Genes, ras&lt;/keyword&gt;&lt;keyword&gt;Humans&lt;/keyword&gt;&lt;keyword&gt;*Point Mutation&lt;/keyword&gt;&lt;keyword&gt;Polymerase Chain Reaction/instrumentation/*methods&lt;/keyword&gt;&lt;keyword&gt;Proto-Oncogene Proteins p21(ras)/chemistry/genetics&lt;/keyword&gt;&lt;keyword&gt;Spectrometry, Fluorescence/instrumentation/methods&lt;/keyword&gt;&lt;keyword&gt;Taq Polymerase&lt;/keyword&gt;&lt;keyword&gt;Transcription, Genetic&lt;/keyword&gt;&lt;/keywords&gt;&lt;dates&gt;&lt;year&gt;1999&lt;/year&gt;&lt;pub-dates&gt;&lt;date&gt;Aug 3&lt;/date&gt;&lt;/pub-dates&gt;&lt;/dates&gt;&lt;isbn&gt;0027-8424 (Print)&amp;#xD;0027-8424 (Linking)&lt;/isbn&gt;&lt;accession-num&gt;10430926&lt;/accession-num&gt;&lt;urls&gt;&lt;related-urls&gt;&lt;url&gt;https://www.ncbi.nlm.nih.gov/pubmed/10430926&lt;/url&gt;&lt;/related-urls&gt;&lt;/urls&gt;&lt;custom2&gt;PMC17763&lt;/custom2&gt;&lt;/record&gt;&lt;/Cite&gt;&lt;/EndNote&gt;</w:instrText>
      </w:r>
      <w:r w:rsidR="00911B3E" w:rsidRPr="00E34668">
        <w:fldChar w:fldCharType="separate"/>
      </w:r>
      <w:r w:rsidR="00410077" w:rsidRPr="00E34668">
        <w:rPr>
          <w:noProof/>
          <w:vertAlign w:val="superscript"/>
        </w:rPr>
        <w:t>15</w:t>
      </w:r>
      <w:r w:rsidR="00911B3E" w:rsidRPr="00E34668">
        <w:fldChar w:fldCharType="end"/>
      </w:r>
      <w:r w:rsidR="00CD3C79" w:rsidRPr="00E34668">
        <w:t xml:space="preserve">. Briefly, </w:t>
      </w:r>
      <w:r w:rsidR="004D5E25" w:rsidRPr="00E34668">
        <w:t xml:space="preserve">the PCR reaction mixture is divided into partitions that contain small numbers of the target sequence or no target at all. The target sequence is then amplified and detected using DNA intercalating dyes or fluorescent target-specific probes. </w:t>
      </w:r>
      <w:proofErr w:type="spellStart"/>
      <w:r w:rsidR="004D5E25" w:rsidRPr="00E34668">
        <w:t>dPCR</w:t>
      </w:r>
      <w:proofErr w:type="spellEnd"/>
      <w:r w:rsidR="004D5E25" w:rsidRPr="00E34668">
        <w:t xml:space="preserve"> quantifies the number of copies of target sequence based on the fraction of positive partitions and Poisson’s statistics</w:t>
      </w:r>
      <w:r w:rsidR="00911B3E" w:rsidRPr="00E34668">
        <w:fldChar w:fldCharType="begin">
          <w:fldData xml:space="preserve">PEVuZE5vdGU+PENpdGU+PEF1dGhvcj5Wb2dlbHN0ZWluPC9BdXRob3I+PFllYXI+MTk5OTwvWWVh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TIzNi00MTwvcGFnZXM+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</w:fldData>
        </w:fldChar>
      </w:r>
      <w:r w:rsidR="00410077" w:rsidRPr="00E34668">
        <w:instrText xml:space="preserve"> ADDIN EN.CITE </w:instrText>
      </w:r>
      <w:r w:rsidR="00410077" w:rsidRPr="00E34668">
        <w:fldChar w:fldCharType="begin">
          <w:fldData xml:space="preserve">PEVuZE5vdGU+PENpdGU+PEF1dGhvcj5Wb2dlbHN0ZWluPC9BdXRob3I+PFllYXI+MTk5OTwvWWVh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TIzNi00MTwvcGFnZXM+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</w:fldData>
        </w:fldChar>
      </w:r>
      <w:r w:rsidR="00410077" w:rsidRPr="00E34668">
        <w:instrText xml:space="preserve"> ADDIN EN.CITE.DATA </w:instrText>
      </w:r>
      <w:r w:rsidR="00410077" w:rsidRPr="00E34668">
        <w:fldChar w:fldCharType="end"/>
      </w:r>
      <w:r w:rsidR="00911B3E" w:rsidRPr="00E34668">
        <w:fldChar w:fldCharType="separate"/>
      </w:r>
      <w:r w:rsidR="00410077" w:rsidRPr="00E34668">
        <w:rPr>
          <w:noProof/>
          <w:vertAlign w:val="superscript"/>
        </w:rPr>
        <w:t>15,16</w:t>
      </w:r>
      <w:r w:rsidR="00911B3E" w:rsidRPr="00E34668">
        <w:fldChar w:fldCharType="end"/>
      </w:r>
      <w:r w:rsidR="004D5E25" w:rsidRPr="00E34668">
        <w:t xml:space="preserve">. </w:t>
      </w:r>
      <w:r w:rsidRPr="00E34668">
        <w:t xml:space="preserve">Detecting T cells with </w:t>
      </w:r>
      <w:proofErr w:type="spellStart"/>
      <w:r w:rsidRPr="00E34668">
        <w:t>dPCR</w:t>
      </w:r>
      <w:proofErr w:type="spellEnd"/>
      <w:r w:rsidRPr="00E34668">
        <w:t xml:space="preserve"> requires </w:t>
      </w:r>
      <w:r w:rsidR="00366915" w:rsidRPr="00E34668">
        <w:t>much less</w:t>
      </w:r>
      <w:r w:rsidRPr="00E34668">
        <w:t xml:space="preserve"> tissue compared </w:t>
      </w:r>
      <w:r w:rsidR="00366915" w:rsidRPr="00E34668">
        <w:t xml:space="preserve">with other alternative methods, including </w:t>
      </w:r>
      <w:r w:rsidRPr="00E34668">
        <w:t>flow cytometry and histology</w:t>
      </w:r>
      <w:r w:rsidR="00366915" w:rsidRPr="00E34668">
        <w:t>, and can be performed on frozen or fixed tissue.</w:t>
      </w:r>
      <w:r w:rsidRPr="00E34668">
        <w:t xml:space="preserve"> </w:t>
      </w:r>
      <w:proofErr w:type="spellStart"/>
      <w:r w:rsidRPr="00E34668">
        <w:t>dPCR</w:t>
      </w:r>
      <w:proofErr w:type="spellEnd"/>
      <w:r w:rsidRPr="00E34668">
        <w:t xml:space="preserve"> does not require a standard curve to determine copy numbers</w:t>
      </w:r>
      <w:r w:rsidR="00366915" w:rsidRPr="00E34668">
        <w:t>, nor are</w:t>
      </w:r>
      <w:r w:rsidRPr="00E34668">
        <w:t xml:space="preserve"> technical replicates required</w:t>
      </w:r>
      <w:r w:rsidR="00366915" w:rsidRPr="00E34668">
        <w:t xml:space="preserve">. This reduces </w:t>
      </w:r>
      <w:r w:rsidR="00911B3E" w:rsidRPr="00E34668">
        <w:t xml:space="preserve">the amount of </w:t>
      </w:r>
      <w:r w:rsidRPr="00E34668">
        <w:t xml:space="preserve">reagent </w:t>
      </w:r>
      <w:r w:rsidR="00911B3E" w:rsidRPr="00E34668">
        <w:t>and template DNA needed</w:t>
      </w:r>
      <w:r w:rsidR="00366915" w:rsidRPr="00E34668">
        <w:t xml:space="preserve"> for </w:t>
      </w:r>
      <w:proofErr w:type="spellStart"/>
      <w:r w:rsidR="00366915" w:rsidRPr="00E34668">
        <w:t>dPCR</w:t>
      </w:r>
      <w:proofErr w:type="spellEnd"/>
      <w:r w:rsidR="00911B3E" w:rsidRPr="00E34668">
        <w:t xml:space="preserve"> </w:t>
      </w:r>
      <w:r w:rsidRPr="00E34668">
        <w:t xml:space="preserve">compared to </w:t>
      </w:r>
      <w:r w:rsidR="00366915" w:rsidRPr="00E34668">
        <w:t xml:space="preserve">traditional </w:t>
      </w:r>
      <w:r w:rsidRPr="00E34668">
        <w:t>q</w:t>
      </w:r>
      <w:r w:rsidR="00911B3E" w:rsidRPr="00E34668">
        <w:t xml:space="preserve">uantitative </w:t>
      </w:r>
      <w:r w:rsidR="00AC09F8" w:rsidRPr="00E34668">
        <w:t xml:space="preserve">PCR </w:t>
      </w:r>
      <w:r w:rsidR="00911B3E" w:rsidRPr="00E34668">
        <w:t>(</w:t>
      </w:r>
      <w:bookmarkStart w:id="7" w:name="_Hlk527144625"/>
      <w:r w:rsidR="00911B3E" w:rsidRPr="00E34668">
        <w:t>q</w:t>
      </w:r>
      <w:r w:rsidRPr="00E34668">
        <w:t>PCR</w:t>
      </w:r>
      <w:bookmarkEnd w:id="7"/>
      <w:r w:rsidR="00911B3E" w:rsidRPr="00E34668">
        <w:t>)</w:t>
      </w:r>
      <w:r w:rsidR="00911B3E" w:rsidRPr="00E34668">
        <w:fldChar w:fldCharType="begin">
          <w:fldData xml:space="preserve">PEVuZE5vdGU+PENpdGU+PEF1dGhvcj5RdWFuPC9BdXRob3I+PFllYXI+MjAxODwvWWVhcj48UmVj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</w:fldData>
        </w:fldChar>
      </w:r>
      <w:r w:rsidR="00410077" w:rsidRPr="00E34668">
        <w:instrText xml:space="preserve"> ADDIN EN.CITE </w:instrText>
      </w:r>
      <w:r w:rsidR="00410077" w:rsidRPr="00E34668">
        <w:fldChar w:fldCharType="begin">
          <w:fldData xml:space="preserve">PEVuZE5vdGU+PENpdGU+PEF1dGhvcj5RdWFuPC9BdXRob3I+PFllYXI+MjAxODwvWWVhcj48UmVj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</w:fldData>
        </w:fldChar>
      </w:r>
      <w:r w:rsidR="00410077" w:rsidRPr="00E34668">
        <w:instrText xml:space="preserve"> ADDIN EN.CITE.DATA </w:instrText>
      </w:r>
      <w:r w:rsidR="00410077" w:rsidRPr="00E34668">
        <w:fldChar w:fldCharType="end"/>
      </w:r>
      <w:r w:rsidR="00911B3E" w:rsidRPr="00E34668">
        <w:fldChar w:fldCharType="separate"/>
      </w:r>
      <w:r w:rsidR="00410077" w:rsidRPr="00E34668">
        <w:rPr>
          <w:noProof/>
          <w:vertAlign w:val="superscript"/>
        </w:rPr>
        <w:t>16</w:t>
      </w:r>
      <w:r w:rsidR="00911B3E" w:rsidRPr="00E34668">
        <w:fldChar w:fldCharType="end"/>
      </w:r>
      <w:r w:rsidRPr="00E34668">
        <w:t xml:space="preserve">.  </w:t>
      </w:r>
      <w:r w:rsidR="008A0047" w:rsidRPr="00E34668">
        <w:t xml:space="preserve">Partitioning the PCR reaction into sub-reactions in </w:t>
      </w:r>
      <w:proofErr w:type="spellStart"/>
      <w:r w:rsidR="008A0047" w:rsidRPr="00E34668">
        <w:t>dPCR</w:t>
      </w:r>
      <w:proofErr w:type="spellEnd"/>
      <w:r w:rsidR="008A0047" w:rsidRPr="00E34668">
        <w:t xml:space="preserve"> effectively concentrates targets</w:t>
      </w:r>
      <w:r w:rsidR="008A0047" w:rsidRPr="00E34668">
        <w:fldChar w:fldCharType="begin"/>
      </w:r>
      <w:r w:rsidR="00410077" w:rsidRPr="00E34668">
        <w:instrText xml:space="preserve"> ADDIN EN.CITE &lt;EndNote&gt;&lt;Cite&gt;&lt;Author&gt;Sykes&lt;/Author&gt;&lt;Year&gt;1992&lt;/Year&gt;&lt;RecNum&gt;541&lt;/RecNum&gt;&lt;DisplayText&gt;&lt;style face="superscript"&gt;17&lt;/style&gt;&lt;/DisplayText&gt;&lt;record&gt;&lt;rec-number&gt;541&lt;/rec-number&gt;&lt;foreign-keys&gt;&lt;key app="EN" db-id="5rwepzavrtvz5le5rv8xarf4ess5swaapsdf" timestamp="1539281930"&gt;541&lt;/key&gt;&lt;/foreign-keys&gt;&lt;ref-type name="Journal Article"&gt;17&lt;/ref-type&gt;&lt;contributors&gt;&lt;authors&gt;&lt;author&gt;Sykes, P. J.&lt;/author&gt;&lt;author&gt;Neoh, S. H.&lt;/author&gt;&lt;author&gt;Brisco, M. J.&lt;/author&gt;&lt;author&gt;Hughes, E.&lt;/author&gt;&lt;author&gt;Condon, J.&lt;/author&gt;&lt;author&gt;Morley, A. A.&lt;/author&gt;&lt;/authors&gt;&lt;/contributors&gt;&lt;auth-address&gt;Department of Hematology, Flinders Medical Center, Bedford Park, South Australia.&lt;/auth-address&gt;&lt;titles&gt;&lt;title&gt;Quantitation of targets for PCR by use of limiting dilution&lt;/title&gt;&lt;secondary-title&gt;Biotechniques&lt;/secondary-title&gt;&lt;/titles&gt;&lt;periodical&gt;&lt;full-title&gt;Biotechniques&lt;/full-title&gt;&lt;/periodical&gt;&lt;pages&gt;444-9&lt;/pages&gt;&lt;volume&gt;13&lt;/volume&gt;&lt;number&gt;3&lt;/number&gt;&lt;keywords&gt;&lt;keyword&gt;Base Sequence&lt;/keyword&gt;&lt;keyword&gt;DNA, Neoplasm/*analysis&lt;/keyword&gt;&lt;keyword&gt;*Gene Rearrangement, B-Lymphocyte, Heavy Chain&lt;/keyword&gt;&lt;keyword&gt;*Genes, Immunoglobulin&lt;/keyword&gt;&lt;keyword&gt;*Genes, ras&lt;/keyword&gt;&lt;keyword&gt;Humans&lt;/keyword&gt;&lt;keyword&gt;Immunoglobulin Heavy Chains/*genetics&lt;/keyword&gt;&lt;keyword&gt;Molecular Sequence Data&lt;/keyword&gt;&lt;keyword&gt;Poisson Distribution&lt;/keyword&gt;&lt;keyword&gt;*Polymerase Chain Reaction&lt;/keyword&gt;&lt;keyword&gt;Precursor Cell Lymphoblastic Leukemia-Lymphoma/*genetics&lt;/keyword&gt;&lt;keyword&gt;Templates, Genetic&lt;/keyword&gt;&lt;/keywords&gt;&lt;dates&gt;&lt;year&gt;1992&lt;/year&gt;&lt;pub-dates&gt;&lt;date&gt;Sep&lt;/date&gt;&lt;/pub-dates&gt;&lt;/dates&gt;&lt;isbn&gt;0736-6205 (Print)&amp;#xD;0736-6205 (Linking)&lt;/isbn&gt;&lt;accession-num&gt;1389177&lt;/accession-num&gt;&lt;urls&gt;&lt;related-urls&gt;&lt;url&gt;https://www.ncbi.nlm.nih.gov/pubmed/1389177&lt;/url&gt;&lt;/related-urls&gt;&lt;/urls&gt;&lt;/record&gt;&lt;/Cite&gt;&lt;/EndNote&gt;</w:instrText>
      </w:r>
      <w:r w:rsidR="008A0047" w:rsidRPr="00E34668">
        <w:fldChar w:fldCharType="separate"/>
      </w:r>
      <w:r w:rsidR="00410077" w:rsidRPr="00E34668">
        <w:rPr>
          <w:noProof/>
          <w:vertAlign w:val="superscript"/>
        </w:rPr>
        <w:t>17</w:t>
      </w:r>
      <w:r w:rsidR="008A0047" w:rsidRPr="00E34668">
        <w:fldChar w:fldCharType="end"/>
      </w:r>
      <w:r w:rsidR="008A0047" w:rsidRPr="00E34668">
        <w:t xml:space="preserve">. Thus, </w:t>
      </w:r>
      <w:proofErr w:type="spellStart"/>
      <w:r w:rsidR="008A0047" w:rsidRPr="00E34668">
        <w:t>dPCR</w:t>
      </w:r>
      <w:proofErr w:type="spellEnd"/>
      <w:r w:rsidR="008A0047" w:rsidRPr="00E34668">
        <w:t xml:space="preserve"> is primarily a tool for </w:t>
      </w:r>
      <w:r w:rsidR="008A0047" w:rsidRPr="00E34668">
        <w:lastRenderedPageBreak/>
        <w:t xml:space="preserve">detection of rare targets in a large amount of non-target DNA. For example, </w:t>
      </w:r>
      <w:proofErr w:type="spellStart"/>
      <w:r w:rsidR="008A0047" w:rsidRPr="00E34668">
        <w:t>dPCR</w:t>
      </w:r>
      <w:proofErr w:type="spellEnd"/>
      <w:r w:rsidR="008A0047" w:rsidRPr="00E34668">
        <w:t xml:space="preserve"> is</w:t>
      </w:r>
      <w:r w:rsidR="00ED7A9B" w:rsidRPr="00E34668">
        <w:t xml:space="preserve"> </w:t>
      </w:r>
      <w:r w:rsidR="008A0047" w:rsidRPr="00E34668">
        <w:t xml:space="preserve">being used to </w:t>
      </w:r>
      <w:r w:rsidR="0069132E" w:rsidRPr="00E34668">
        <w:t>detect bacterial contamination in milk</w:t>
      </w:r>
      <w:r w:rsidR="0069132E" w:rsidRPr="00E34668">
        <w:fldChar w:fldCharType="begin"/>
      </w:r>
      <w:r w:rsidR="00410077" w:rsidRPr="00E34668">
        <w:instrText xml:space="preserve"> ADDIN EN.CITE &lt;EndNote&gt;&lt;Cite&gt;&lt;Author&gt;Ma&lt;/Author&gt;&lt;Year&gt;2018&lt;/Year&gt;&lt;RecNum&gt;543&lt;/RecNum&gt;&lt;DisplayText&gt;&lt;style face="superscript"&gt;18&lt;/style&gt;&lt;/DisplayText&gt;&lt;record&gt;&lt;rec-number&gt;543&lt;/rec-number&gt;&lt;foreign-keys&gt;&lt;key app="EN" db-id="5rwepzavrtvz5le5rv8xarf4ess5swaapsdf" timestamp="1539282720"&gt;543&lt;/key&gt;&lt;/foreign-keys&gt;&lt;ref-type name="Journal Article"&gt;17&lt;/ref-type&gt;&lt;contributors&gt;&lt;authors&gt;&lt;author&gt;Ma, H.&lt;/author&gt;&lt;author&gt;Li, J.&lt;/author&gt;&lt;author&gt;Xi, X.&lt;/author&gt;&lt;author&gt;Xu, H.&lt;/author&gt;&lt;author&gt;Wuri, L.&lt;/author&gt;&lt;author&gt;Bian, Y.&lt;/author&gt;&lt;author&gt;Yu, Z.&lt;/author&gt;&lt;author&gt;Ren, M.&lt;/author&gt;&lt;author&gt;Duo, L.&lt;/author&gt;&lt;author&gt;Sun, Y.&lt;/author&gt;&lt;author&gt;Sun, Z.&lt;/author&gt;&lt;author&gt;Sun, T.&lt;/author&gt;&lt;author&gt;Menghe, B.&lt;/author&gt;&lt;/authors&gt;&lt;/contributors&gt;&lt;auth-address&gt;Key Laboratory of Dairy Biotechnology and Engineering, Ministry of Education, and Key Laboratory of Dairy Products Processing, Ministry of Agriculture, Inner Mongolia Agricultural University, Hohhot 010018, People&amp;apos;s Republic of China (ORCID: http://orcid.org/0000-0002-2672-3798 [H.M.]).&lt;/auth-address&gt;&lt;titles&gt;&lt;title&gt;Evaluation of Bacterial Contamination in Goat Milk Powder Using PacBio Single Molecule Real-Time Sequencing and Droplet Digital PCR&lt;/title&gt;&lt;secondary-title&gt;J Food Prot&lt;/secondary-title&gt;&lt;/titles&gt;&lt;periodical&gt;&lt;full-title&gt;J Food Prot&lt;/full-title&gt;&lt;/periodical&gt;&lt;pages&gt;1791-1799&lt;/pages&gt;&lt;keywords&gt;&lt;keyword&gt;Bacterial contamination&lt;/keyword&gt;&lt;keyword&gt;Droplet digital PCR&lt;/keyword&gt;&lt;keyword&gt;Goat milk powder&lt;/keyword&gt;&lt;keyword&gt;Pacific Biosciences single molecule real-time sequencing&lt;/keyword&gt;&lt;/keywords&gt;&lt;dates&gt;&lt;year&gt;2018&lt;/year&gt;&lt;pub-dates&gt;&lt;date&gt;Oct 5&lt;/date&gt;&lt;/pub-dates&gt;&lt;/dates&gt;&lt;isbn&gt;1944-9097 (Electronic)&amp;#xD;0362-028X (Linking)&lt;/isbn&gt;&lt;accession-num&gt;30289270&lt;/accession-num&gt;&lt;urls&gt;&lt;related-urls&gt;&lt;url&gt;https://www.ncbi.nlm.nih.gov/pubmed/30289270&lt;/url&gt;&lt;/related-urls&gt;&lt;/urls&gt;&lt;electronic-resource-num&gt;10.4315/0362-028X.JFP-17-535&lt;/electronic-resource-num&gt;&lt;/record&gt;&lt;/Cite&gt;&lt;/EndNote&gt;</w:instrText>
      </w:r>
      <w:r w:rsidR="0069132E" w:rsidRPr="00E34668">
        <w:fldChar w:fldCharType="separate"/>
      </w:r>
      <w:r w:rsidR="00410077" w:rsidRPr="00E34668">
        <w:rPr>
          <w:noProof/>
          <w:vertAlign w:val="superscript"/>
        </w:rPr>
        <w:t>18</w:t>
      </w:r>
      <w:r w:rsidR="0069132E" w:rsidRPr="00E34668">
        <w:fldChar w:fldCharType="end"/>
      </w:r>
      <w:r w:rsidR="0069132E" w:rsidRPr="00E34668">
        <w:t>, identify rare mutations in the estrogen receptor gene</w:t>
      </w:r>
      <w:r w:rsidR="0069132E" w:rsidRPr="00E34668">
        <w:fldChar w:fldCharType="begin">
          <w:fldData xml:space="preserve">PEVuZE5vdGU+PENpdGU+PEF1dGhvcj5WaXRhbGU8L0F1dGhvcj48WWVhcj4yMDE4PC9ZZWFyPjxS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</w:fldData>
        </w:fldChar>
      </w:r>
      <w:r w:rsidR="00410077" w:rsidRPr="00E34668">
        <w:instrText xml:space="preserve"> ADDIN EN.CITE </w:instrText>
      </w:r>
      <w:r w:rsidR="00410077" w:rsidRPr="00E34668">
        <w:fldChar w:fldCharType="begin">
          <w:fldData xml:space="preserve">PEVuZE5vdGU+PENpdGU+PEF1dGhvcj5WaXRhbGU8L0F1dGhvcj48WWVhcj4yMDE4PC9ZZWFyPjxS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</w:fldData>
        </w:fldChar>
      </w:r>
      <w:r w:rsidR="00410077" w:rsidRPr="00E34668">
        <w:instrText xml:space="preserve"> ADDIN EN.CITE.DATA </w:instrText>
      </w:r>
      <w:r w:rsidR="00410077" w:rsidRPr="00E34668">
        <w:fldChar w:fldCharType="end"/>
      </w:r>
      <w:r w:rsidR="0069132E" w:rsidRPr="00E34668">
        <w:fldChar w:fldCharType="separate"/>
      </w:r>
      <w:r w:rsidR="00410077" w:rsidRPr="00E34668">
        <w:rPr>
          <w:noProof/>
          <w:vertAlign w:val="superscript"/>
        </w:rPr>
        <w:t>19</w:t>
      </w:r>
      <w:r w:rsidR="0069132E" w:rsidRPr="00E34668">
        <w:fldChar w:fldCharType="end"/>
      </w:r>
      <w:r w:rsidR="0069132E" w:rsidRPr="00E34668">
        <w:t xml:space="preserve">, and </w:t>
      </w:r>
      <w:r w:rsidR="00ED7A9B" w:rsidRPr="00E34668">
        <w:t>detect circulating tumor DNA in the blood of patients</w:t>
      </w:r>
      <w:r w:rsidR="00ED7A9B" w:rsidRPr="00E34668">
        <w:fldChar w:fldCharType="begin"/>
      </w:r>
      <w:r w:rsidR="00410077" w:rsidRPr="00E34668">
        <w:instrText xml:space="preserve"> ADDIN EN.CITE &lt;EndNote&gt;&lt;Cite&gt;&lt;Author&gt;Gorgannezhad&lt;/Author&gt;&lt;Year&gt;2018&lt;/Year&gt;&lt;RecNum&gt;540&lt;/RecNum&gt;&lt;DisplayText&gt;&lt;style face="superscript"&gt;20&lt;/style&gt;&lt;/DisplayText&gt;&lt;record&gt;&lt;rec-number&gt;540&lt;/rec-number&gt;&lt;foreign-keys&gt;&lt;key app="EN" db-id="5rwepzavrtvz5le5rv8xarf4ess5swaapsdf" timestamp="1539280971"&gt;540&lt;/key&gt;&lt;/foreign-keys&gt;&lt;ref-type name="Journal Article"&gt;17&lt;/ref-type&gt;&lt;contributors&gt;&lt;authors&gt;&lt;author&gt;Gorgannezhad, L.&lt;/author&gt;&lt;author&gt;Umer, M.&lt;/author&gt;&lt;author&gt;Islam, M. N.&lt;/author&gt;&lt;author&gt;Nguyen, N. T.&lt;/author&gt;&lt;author&gt;Shiddiky, M. J. A.&lt;/author&gt;&lt;/authors&gt;&lt;/contributors&gt;&lt;auth-address&gt;School of Environment and Science, Griffith University, Nathan Campus, QLD 4111, Australia. nam-trung.nguyen@griffith.edu.au m.shiddiky@griffith.edu.au and Queensland Micro- and Nanotechnology Centre, Griffith University, Nathan Campus, QLD 4111, Australia.&amp;#xD;Queensland Micro- and Nanotechnology Centre, Griffith University, Nathan Campus, QLD 4111, Australia.&lt;/auth-address&gt;&lt;titles&gt;&lt;title&gt;Circulating tumor DNA and liquid biopsy: opportunities, challenges, and recent advances in detection technologies&lt;/title&gt;&lt;secondary-title&gt;Lab Chip&lt;/secondary-title&gt;&lt;/titles&gt;&lt;periodical&gt;&lt;full-title&gt;Lab Chip&lt;/full-title&gt;&lt;/periodical&gt;&lt;pages&gt;1174-1196&lt;/pages&gt;&lt;volume&gt;18&lt;/volume&gt;&lt;number&gt;8&lt;/number&gt;&lt;keywords&gt;&lt;keyword&gt;Animals&lt;/keyword&gt;&lt;keyword&gt;*Circulating Tumor DNA/blood/genetics/isolation &amp;amp; purification&lt;/keyword&gt;&lt;keyword&gt;Equipment Design&lt;/keyword&gt;&lt;keyword&gt;Humans&lt;/keyword&gt;&lt;keyword&gt;*Lab-On-A-Chip Devices&lt;/keyword&gt;&lt;keyword&gt;*Liquid Biopsy&lt;/keyword&gt;&lt;keyword&gt;Mice&lt;/keyword&gt;&lt;keyword&gt;*Microfluidic Analytical Techniques&lt;/keyword&gt;&lt;keyword&gt;*Polymerase Chain Reaction&lt;/keyword&gt;&lt;/keywords&gt;&lt;dates&gt;&lt;year&gt;2018&lt;/year&gt;&lt;pub-dates&gt;&lt;date&gt;Apr 17&lt;/date&gt;&lt;/pub-dates&gt;&lt;/dates&gt;&lt;isbn&gt;1473-0189 (Electronic)&amp;#xD;1473-0189 (Linking)&lt;/isbn&gt;&lt;accession-num&gt;29569666&lt;/accession-num&gt;&lt;urls&gt;&lt;related-urls&gt;&lt;url&gt;https://www.ncbi.nlm.nih.gov/pubmed/29569666&lt;/url&gt;&lt;/related-urls&gt;&lt;/urls&gt;&lt;electronic-resource-num&gt;10.1039/C8LC00100F&lt;/electronic-resource-num&gt;&lt;/record&gt;&lt;/Cite&gt;&lt;/EndNote&gt;</w:instrText>
      </w:r>
      <w:r w:rsidR="00ED7A9B" w:rsidRPr="00E34668">
        <w:fldChar w:fldCharType="separate"/>
      </w:r>
      <w:r w:rsidR="00410077" w:rsidRPr="00E34668">
        <w:rPr>
          <w:noProof/>
          <w:vertAlign w:val="superscript"/>
        </w:rPr>
        <w:t>20</w:t>
      </w:r>
      <w:r w:rsidR="00ED7A9B" w:rsidRPr="00E34668">
        <w:fldChar w:fldCharType="end"/>
      </w:r>
      <w:r w:rsidR="00ED7A9B" w:rsidRPr="00E34668">
        <w:t>.</w:t>
      </w:r>
      <w:r w:rsidRPr="00E34668">
        <w:t xml:space="preserve"> </w:t>
      </w:r>
      <w:r w:rsidR="0069132E" w:rsidRPr="00E34668">
        <w:t xml:space="preserve">In this protocol, </w:t>
      </w:r>
      <w:proofErr w:type="spellStart"/>
      <w:r w:rsidRPr="00E34668">
        <w:t>dPCR</w:t>
      </w:r>
      <w:proofErr w:type="spellEnd"/>
      <w:r w:rsidRPr="00E34668">
        <w:t xml:space="preserve"> </w:t>
      </w:r>
      <w:r w:rsidR="0069132E" w:rsidRPr="00E34668">
        <w:t xml:space="preserve">serves as an </w:t>
      </w:r>
      <w:r w:rsidR="00911B3E" w:rsidRPr="00E34668">
        <w:t xml:space="preserve">efficient tool for </w:t>
      </w:r>
      <w:r w:rsidRPr="00E34668">
        <w:t xml:space="preserve">detecting and quantifying human T cells in tissues of mice with </w:t>
      </w:r>
      <w:proofErr w:type="spellStart"/>
      <w:r w:rsidRPr="00E34668">
        <w:t>xenoGVHD</w:t>
      </w:r>
      <w:proofErr w:type="spellEnd"/>
      <w:r w:rsidRPr="00E34668">
        <w:t>.</w:t>
      </w:r>
    </w:p>
    <w:p w14:paraId="237AD7DD" w14:textId="77777777" w:rsidR="00D15131" w:rsidRPr="00E34668" w:rsidRDefault="00D15131" w:rsidP="00E34668">
      <w:pPr>
        <w:rPr>
          <w:b/>
        </w:rPr>
      </w:pPr>
    </w:p>
    <w:p w14:paraId="43F7A798" w14:textId="30B0F713" w:rsidR="00654FA8" w:rsidRPr="00E34668" w:rsidRDefault="006305D7" w:rsidP="00E34668">
      <w:r w:rsidRPr="00E34668">
        <w:rPr>
          <w:b/>
        </w:rPr>
        <w:t>PROTOCOL:</w:t>
      </w:r>
      <w:r w:rsidRPr="00E34668">
        <w:t xml:space="preserve"> </w:t>
      </w:r>
    </w:p>
    <w:p w14:paraId="1629D1E9" w14:textId="4FCE0894" w:rsidR="0057474C" w:rsidRPr="00E34668" w:rsidRDefault="00654FA8" w:rsidP="00E34668">
      <w:r w:rsidRPr="00E34668">
        <w:t>All mouse experiments were performed in compliance</w:t>
      </w:r>
      <w:r w:rsidR="00CA0BE7" w:rsidRPr="00E34668">
        <w:t>,</w:t>
      </w:r>
      <w:r w:rsidRPr="00E34668">
        <w:t xml:space="preserve"> </w:t>
      </w:r>
      <w:r w:rsidR="00CA0BE7" w:rsidRPr="00E34668">
        <w:t xml:space="preserve">and with approval from, </w:t>
      </w:r>
      <w:r w:rsidRPr="00E34668">
        <w:t xml:space="preserve">the University of Kansas Medical Center Institutional Animal Care and Use Committee. All healthy human blood samples were obtained </w:t>
      </w:r>
      <w:r w:rsidR="00D50EAB" w:rsidRPr="00E34668">
        <w:t>under</w:t>
      </w:r>
      <w:r w:rsidRPr="00E34668">
        <w:t xml:space="preserve"> informed consent and </w:t>
      </w:r>
      <w:r w:rsidR="00CA0BE7" w:rsidRPr="00E34668">
        <w:t>with approval</w:t>
      </w:r>
      <w:r w:rsidRPr="00E34668">
        <w:t xml:space="preserve"> </w:t>
      </w:r>
      <w:r w:rsidR="00CA0BE7" w:rsidRPr="00E34668">
        <w:t xml:space="preserve">from </w:t>
      </w:r>
      <w:r w:rsidRPr="00E34668">
        <w:t>the Institutional Review Board at the University of Kansas Medical Center.</w:t>
      </w:r>
    </w:p>
    <w:p w14:paraId="39F594AD" w14:textId="77777777" w:rsidR="00654FA8" w:rsidRPr="00E34668" w:rsidRDefault="00654FA8" w:rsidP="00E34668"/>
    <w:p w14:paraId="62F7AD98" w14:textId="76F72ADC" w:rsidR="005E6C40" w:rsidRPr="00D3384A" w:rsidRDefault="0057474C" w:rsidP="00E34668">
      <w:pPr>
        <w:rPr>
          <w:b/>
          <w:highlight w:val="yellow"/>
        </w:rPr>
      </w:pPr>
      <w:r w:rsidRPr="00D3384A">
        <w:rPr>
          <w:b/>
          <w:highlight w:val="yellow"/>
        </w:rPr>
        <w:t>1.</w:t>
      </w:r>
      <w:r w:rsidR="00BF13EA" w:rsidRPr="00D3384A">
        <w:rPr>
          <w:b/>
          <w:highlight w:val="yellow"/>
        </w:rPr>
        <w:t xml:space="preserve"> Irradiation of NSG Mice</w:t>
      </w:r>
    </w:p>
    <w:p w14:paraId="198B9ACC" w14:textId="77777777" w:rsidR="005E6C40" w:rsidRPr="00D3384A" w:rsidRDefault="005E6C40" w:rsidP="00E34668">
      <w:pPr>
        <w:rPr>
          <w:highlight w:val="yellow"/>
        </w:rPr>
      </w:pPr>
    </w:p>
    <w:p w14:paraId="311A6791" w14:textId="77777777" w:rsidR="009774E8" w:rsidRPr="00D3384A" w:rsidRDefault="00981F4F" w:rsidP="00E34668">
      <w:pPr>
        <w:rPr>
          <w:highlight w:val="yellow"/>
        </w:rPr>
      </w:pPr>
      <w:r w:rsidRPr="00D3384A">
        <w:rPr>
          <w:highlight w:val="yellow"/>
        </w:rPr>
        <w:t>1</w:t>
      </w:r>
      <w:r w:rsidR="00E34668" w:rsidRPr="00D3384A">
        <w:rPr>
          <w:highlight w:val="yellow"/>
        </w:rPr>
        <w:t>.1.</w:t>
      </w:r>
      <w:r w:rsidR="00D314EE" w:rsidRPr="00D3384A">
        <w:rPr>
          <w:highlight w:val="yellow"/>
        </w:rPr>
        <w:t xml:space="preserve"> One day prior to PBMC injection, irradiate 8</w:t>
      </w:r>
      <w:r w:rsidR="00E34668" w:rsidRPr="00D3384A">
        <w:rPr>
          <w:highlight w:val="yellow"/>
        </w:rPr>
        <w:t>–</w:t>
      </w:r>
      <w:r w:rsidR="00D314EE" w:rsidRPr="00D3384A">
        <w:rPr>
          <w:highlight w:val="yellow"/>
        </w:rPr>
        <w:t>12</w:t>
      </w:r>
      <w:r w:rsidR="00E34668" w:rsidRPr="00D3384A">
        <w:rPr>
          <w:highlight w:val="yellow"/>
        </w:rPr>
        <w:t>-</w:t>
      </w:r>
      <w:r w:rsidR="00D314EE" w:rsidRPr="00D3384A">
        <w:rPr>
          <w:highlight w:val="yellow"/>
        </w:rPr>
        <w:t>week old NSG mice</w:t>
      </w:r>
      <w:r w:rsidR="007E772D" w:rsidRPr="00D3384A">
        <w:rPr>
          <w:highlight w:val="yellow"/>
        </w:rPr>
        <w:t xml:space="preserve"> (either sex can be used)</w:t>
      </w:r>
      <w:r w:rsidR="00D314EE" w:rsidRPr="00D3384A">
        <w:rPr>
          <w:highlight w:val="yellow"/>
        </w:rPr>
        <w:t>. I</w:t>
      </w:r>
      <w:r w:rsidR="00654FA8" w:rsidRPr="00D3384A">
        <w:rPr>
          <w:highlight w:val="yellow"/>
        </w:rPr>
        <w:t>n a sterile biosafety cabinet, p</w:t>
      </w:r>
      <w:r w:rsidRPr="00D3384A">
        <w:rPr>
          <w:highlight w:val="yellow"/>
        </w:rPr>
        <w:t xml:space="preserve">lace </w:t>
      </w:r>
      <w:r w:rsidR="00D314EE" w:rsidRPr="00D3384A">
        <w:rPr>
          <w:highlight w:val="yellow"/>
        </w:rPr>
        <w:t xml:space="preserve">mice </w:t>
      </w:r>
      <w:r w:rsidRPr="00D3384A">
        <w:rPr>
          <w:highlight w:val="yellow"/>
        </w:rPr>
        <w:t xml:space="preserve">in a </w:t>
      </w:r>
      <w:r w:rsidR="003D1523" w:rsidRPr="00D3384A">
        <w:rPr>
          <w:highlight w:val="yellow"/>
        </w:rPr>
        <w:t xml:space="preserve">sterilized </w:t>
      </w:r>
      <w:r w:rsidRPr="00D3384A">
        <w:rPr>
          <w:highlight w:val="yellow"/>
        </w:rPr>
        <w:t>pie c</w:t>
      </w:r>
      <w:r w:rsidR="003D1523" w:rsidRPr="00D3384A">
        <w:rPr>
          <w:highlight w:val="yellow"/>
        </w:rPr>
        <w:t>age or microisolator</w:t>
      </w:r>
      <w:r w:rsidRPr="00D3384A">
        <w:rPr>
          <w:highlight w:val="yellow"/>
        </w:rPr>
        <w:t>.</w:t>
      </w:r>
      <w:r w:rsidR="00D314EE" w:rsidRPr="00D3384A">
        <w:rPr>
          <w:highlight w:val="yellow"/>
        </w:rPr>
        <w:t xml:space="preserve"> </w:t>
      </w:r>
      <w:r w:rsidR="003D1523" w:rsidRPr="00D3384A">
        <w:rPr>
          <w:highlight w:val="yellow"/>
        </w:rPr>
        <w:t>Irradiate mice in a Cs</w:t>
      </w:r>
      <w:r w:rsidR="003D1523" w:rsidRPr="00D3384A">
        <w:rPr>
          <w:highlight w:val="yellow"/>
          <w:vertAlign w:val="superscript"/>
        </w:rPr>
        <w:t>137</w:t>
      </w:r>
      <w:r w:rsidR="003D1523" w:rsidRPr="00D3384A">
        <w:rPr>
          <w:highlight w:val="yellow"/>
        </w:rPr>
        <w:t xml:space="preserve"> source or </w:t>
      </w:r>
      <w:r w:rsidR="009774E8" w:rsidRPr="00D3384A">
        <w:rPr>
          <w:highlight w:val="yellow"/>
        </w:rPr>
        <w:t xml:space="preserve">small animal </w:t>
      </w:r>
      <w:r w:rsidR="003D1523" w:rsidRPr="00D3384A">
        <w:rPr>
          <w:highlight w:val="yellow"/>
        </w:rPr>
        <w:t>irradiator</w:t>
      </w:r>
      <w:r w:rsidR="009774E8" w:rsidRPr="00D3384A">
        <w:rPr>
          <w:highlight w:val="yellow"/>
        </w:rPr>
        <w:t xml:space="preserve"> (e.g., RS 2000)</w:t>
      </w:r>
      <w:r w:rsidR="003D1523" w:rsidRPr="00D3384A">
        <w:rPr>
          <w:highlight w:val="yellow"/>
        </w:rPr>
        <w:t xml:space="preserve"> with a total dose of 150 </w:t>
      </w:r>
      <w:proofErr w:type="spellStart"/>
      <w:r w:rsidR="003D1523" w:rsidRPr="00D3384A">
        <w:rPr>
          <w:highlight w:val="yellow"/>
        </w:rPr>
        <w:t>cGy</w:t>
      </w:r>
      <w:proofErr w:type="spellEnd"/>
      <w:r w:rsidR="003D1523" w:rsidRPr="00D3384A">
        <w:rPr>
          <w:highlight w:val="yellow"/>
        </w:rPr>
        <w:t xml:space="preserve"> with slow rotation to ensure even irradiation.</w:t>
      </w:r>
      <w:r w:rsidR="00654FA8" w:rsidRPr="00D3384A">
        <w:rPr>
          <w:highlight w:val="yellow"/>
        </w:rPr>
        <w:t xml:space="preserve"> </w:t>
      </w:r>
    </w:p>
    <w:p w14:paraId="0EB37B48" w14:textId="77777777" w:rsidR="009774E8" w:rsidRPr="00D3384A" w:rsidRDefault="009774E8" w:rsidP="00E34668">
      <w:pPr>
        <w:rPr>
          <w:highlight w:val="yellow"/>
        </w:rPr>
      </w:pPr>
    </w:p>
    <w:p w14:paraId="3FC4EDA1" w14:textId="06111681" w:rsidR="00981F4F" w:rsidRPr="00D3384A" w:rsidRDefault="009774E8" w:rsidP="00E34668">
      <w:pPr>
        <w:rPr>
          <w:highlight w:val="yellow"/>
        </w:rPr>
      </w:pPr>
      <w:r w:rsidRPr="00D3384A">
        <w:rPr>
          <w:highlight w:val="yellow"/>
        </w:rPr>
        <w:t xml:space="preserve">1.2. </w:t>
      </w:r>
      <w:r w:rsidR="00D314EE" w:rsidRPr="00D3384A">
        <w:rPr>
          <w:highlight w:val="yellow"/>
        </w:rPr>
        <w:t>P</w:t>
      </w:r>
      <w:r w:rsidR="003D1523" w:rsidRPr="00D3384A">
        <w:rPr>
          <w:highlight w:val="yellow"/>
        </w:rPr>
        <w:t>lace mice in</w:t>
      </w:r>
      <w:r w:rsidR="00D314EE" w:rsidRPr="00D3384A">
        <w:rPr>
          <w:highlight w:val="yellow"/>
        </w:rPr>
        <w:t>to</w:t>
      </w:r>
      <w:r w:rsidR="003D1523" w:rsidRPr="00D3384A">
        <w:rPr>
          <w:highlight w:val="yellow"/>
        </w:rPr>
        <w:t xml:space="preserve"> clean cages</w:t>
      </w:r>
      <w:r w:rsidR="00D314EE" w:rsidRPr="00D3384A">
        <w:rPr>
          <w:highlight w:val="yellow"/>
        </w:rPr>
        <w:t xml:space="preserve"> in a sterile biosafety cabinet</w:t>
      </w:r>
      <w:r w:rsidR="003D1523" w:rsidRPr="00D3384A">
        <w:rPr>
          <w:highlight w:val="yellow"/>
        </w:rPr>
        <w:t>.</w:t>
      </w:r>
    </w:p>
    <w:p w14:paraId="7A479B21" w14:textId="77777777" w:rsidR="00BF13EA" w:rsidRPr="00D3384A" w:rsidRDefault="00BF13EA" w:rsidP="00E34668">
      <w:pPr>
        <w:rPr>
          <w:highlight w:val="yellow"/>
        </w:rPr>
      </w:pPr>
    </w:p>
    <w:p w14:paraId="2E568D88" w14:textId="677F7560" w:rsidR="00BF13EA" w:rsidRPr="00D3384A" w:rsidRDefault="00BF13EA" w:rsidP="00E34668">
      <w:pPr>
        <w:rPr>
          <w:b/>
          <w:highlight w:val="yellow"/>
        </w:rPr>
      </w:pPr>
      <w:r w:rsidRPr="00D3384A">
        <w:rPr>
          <w:b/>
          <w:highlight w:val="yellow"/>
        </w:rPr>
        <w:t xml:space="preserve">2. Preparation of </w:t>
      </w:r>
      <w:r w:rsidR="009774E8" w:rsidRPr="00D3384A">
        <w:rPr>
          <w:b/>
          <w:highlight w:val="yellow"/>
        </w:rPr>
        <w:t>hu</w:t>
      </w:r>
      <w:r w:rsidRPr="00D3384A">
        <w:rPr>
          <w:b/>
          <w:highlight w:val="yellow"/>
        </w:rPr>
        <w:t xml:space="preserve">man </w:t>
      </w:r>
      <w:r w:rsidR="002917D4" w:rsidRPr="00D3384A">
        <w:rPr>
          <w:b/>
          <w:highlight w:val="yellow"/>
        </w:rPr>
        <w:t>PBMC</w:t>
      </w:r>
      <w:r w:rsidRPr="00D3384A">
        <w:rPr>
          <w:b/>
          <w:highlight w:val="yellow"/>
        </w:rPr>
        <w:t xml:space="preserve"> for </w:t>
      </w:r>
      <w:r w:rsidR="009774E8" w:rsidRPr="00D3384A">
        <w:rPr>
          <w:b/>
          <w:highlight w:val="yellow"/>
        </w:rPr>
        <w:t>in</w:t>
      </w:r>
      <w:r w:rsidRPr="00D3384A">
        <w:rPr>
          <w:b/>
          <w:highlight w:val="yellow"/>
        </w:rPr>
        <w:t>jection</w:t>
      </w:r>
    </w:p>
    <w:p w14:paraId="685428C5" w14:textId="77777777" w:rsidR="00843BF0" w:rsidRPr="00D3384A" w:rsidRDefault="00843BF0" w:rsidP="00E34668">
      <w:pPr>
        <w:rPr>
          <w:b/>
          <w:highlight w:val="yellow"/>
        </w:rPr>
      </w:pPr>
    </w:p>
    <w:p w14:paraId="1AD98580" w14:textId="49AB54AB" w:rsidR="00960FB1" w:rsidRPr="00E34668" w:rsidRDefault="003D1523" w:rsidP="00E34668">
      <w:r w:rsidRPr="00D3384A">
        <w:rPr>
          <w:highlight w:val="yellow"/>
        </w:rPr>
        <w:t>2</w:t>
      </w:r>
      <w:r w:rsidR="009774E8" w:rsidRPr="00D3384A">
        <w:rPr>
          <w:highlight w:val="yellow"/>
        </w:rPr>
        <w:t>.1.</w:t>
      </w:r>
      <w:r w:rsidR="00FD7EC8" w:rsidRPr="00D3384A">
        <w:rPr>
          <w:highlight w:val="yellow"/>
        </w:rPr>
        <w:t xml:space="preserve"> </w:t>
      </w:r>
      <w:r w:rsidRPr="00D3384A">
        <w:rPr>
          <w:highlight w:val="yellow"/>
        </w:rPr>
        <w:t>Collect enough healthy human blood to isolate 1</w:t>
      </w:r>
      <w:r w:rsidR="007E772D" w:rsidRPr="00D3384A">
        <w:rPr>
          <w:highlight w:val="yellow"/>
        </w:rPr>
        <w:t>.</w:t>
      </w:r>
      <w:r w:rsidRPr="00D3384A">
        <w:rPr>
          <w:highlight w:val="yellow"/>
        </w:rPr>
        <w:t>1 x 10</w:t>
      </w:r>
      <w:r w:rsidR="007E772D" w:rsidRPr="00D3384A">
        <w:rPr>
          <w:highlight w:val="yellow"/>
          <w:vertAlign w:val="superscript"/>
        </w:rPr>
        <w:t>7</w:t>
      </w:r>
      <w:r w:rsidRPr="00D3384A">
        <w:rPr>
          <w:highlight w:val="yellow"/>
        </w:rPr>
        <w:t xml:space="preserve"> </w:t>
      </w:r>
      <w:r w:rsidR="002917D4" w:rsidRPr="00D3384A">
        <w:rPr>
          <w:highlight w:val="yellow"/>
        </w:rPr>
        <w:t>PBMC</w:t>
      </w:r>
      <w:r w:rsidR="0048306D" w:rsidRPr="00D3384A">
        <w:rPr>
          <w:highlight w:val="yellow"/>
        </w:rPr>
        <w:t xml:space="preserve"> per mous</w:t>
      </w:r>
      <w:r w:rsidR="009774E8" w:rsidRPr="00D3384A">
        <w:rPr>
          <w:highlight w:val="yellow"/>
        </w:rPr>
        <w:t>e</w:t>
      </w:r>
      <w:r w:rsidRPr="00D3384A">
        <w:rPr>
          <w:highlight w:val="yellow"/>
        </w:rPr>
        <w:t>.</w:t>
      </w:r>
      <w:r w:rsidR="00D314EE" w:rsidRPr="00D3384A">
        <w:rPr>
          <w:highlight w:val="yellow"/>
        </w:rPr>
        <w:t xml:space="preserve"> </w:t>
      </w:r>
      <w:r w:rsidR="00960FB1" w:rsidRPr="00D3384A">
        <w:rPr>
          <w:highlight w:val="yellow"/>
        </w:rPr>
        <w:t xml:space="preserve">Dilute </w:t>
      </w:r>
      <w:r w:rsidR="00D314EE" w:rsidRPr="00D3384A">
        <w:rPr>
          <w:highlight w:val="yellow"/>
        </w:rPr>
        <w:t xml:space="preserve">the </w:t>
      </w:r>
      <w:r w:rsidR="00960FB1" w:rsidRPr="00D3384A">
        <w:rPr>
          <w:highlight w:val="yellow"/>
        </w:rPr>
        <w:t xml:space="preserve">heparinized blood in </w:t>
      </w:r>
      <w:r w:rsidR="00D314EE" w:rsidRPr="00D3384A">
        <w:rPr>
          <w:highlight w:val="yellow"/>
        </w:rPr>
        <w:t xml:space="preserve">an </w:t>
      </w:r>
      <w:r w:rsidR="00960FB1" w:rsidRPr="00D3384A">
        <w:rPr>
          <w:highlight w:val="yellow"/>
        </w:rPr>
        <w:t xml:space="preserve">equal volume of 2% </w:t>
      </w:r>
      <w:r w:rsidR="00AC09F8" w:rsidRPr="00D3384A">
        <w:rPr>
          <w:highlight w:val="yellow"/>
        </w:rPr>
        <w:t>fetal bovine serum (</w:t>
      </w:r>
      <w:r w:rsidR="00960FB1" w:rsidRPr="00D3384A">
        <w:rPr>
          <w:highlight w:val="yellow"/>
        </w:rPr>
        <w:t>FBS</w:t>
      </w:r>
      <w:r w:rsidR="00AC09F8" w:rsidRPr="00D3384A">
        <w:rPr>
          <w:highlight w:val="yellow"/>
        </w:rPr>
        <w:t>)</w:t>
      </w:r>
      <w:r w:rsidR="00960FB1" w:rsidRPr="00D3384A">
        <w:rPr>
          <w:highlight w:val="yellow"/>
        </w:rPr>
        <w:t xml:space="preserve"> in</w:t>
      </w:r>
      <w:r w:rsidR="00AC09F8" w:rsidRPr="00D3384A">
        <w:rPr>
          <w:highlight w:val="yellow"/>
        </w:rPr>
        <w:t xml:space="preserve"> phosphate buffered saline</w:t>
      </w:r>
      <w:r w:rsidR="00960FB1" w:rsidRPr="00D3384A">
        <w:rPr>
          <w:highlight w:val="yellow"/>
        </w:rPr>
        <w:t xml:space="preserve"> </w:t>
      </w:r>
      <w:r w:rsidR="00AC09F8" w:rsidRPr="00D3384A">
        <w:rPr>
          <w:highlight w:val="yellow"/>
        </w:rPr>
        <w:t>(</w:t>
      </w:r>
      <w:r w:rsidR="00960FB1" w:rsidRPr="00D3384A">
        <w:rPr>
          <w:highlight w:val="yellow"/>
        </w:rPr>
        <w:t>PBS</w:t>
      </w:r>
      <w:r w:rsidR="00AC09F8" w:rsidRPr="00D3384A">
        <w:rPr>
          <w:highlight w:val="yellow"/>
        </w:rPr>
        <w:t>)</w:t>
      </w:r>
      <w:r w:rsidR="00E412FF" w:rsidRPr="00D3384A">
        <w:rPr>
          <w:highlight w:val="yellow"/>
        </w:rPr>
        <w:t>.</w:t>
      </w:r>
    </w:p>
    <w:p w14:paraId="0521055A" w14:textId="77777777" w:rsidR="00910A29" w:rsidRPr="00E34668" w:rsidRDefault="00910A29" w:rsidP="00E34668"/>
    <w:p w14:paraId="486335FC" w14:textId="2272C612" w:rsidR="00843BF0" w:rsidRPr="00E34668" w:rsidRDefault="006A4DE2" w:rsidP="00E34668">
      <w:r>
        <w:t xml:space="preserve">NOTE: </w:t>
      </w:r>
      <w:r w:rsidR="009774E8">
        <w:t>W</w:t>
      </w:r>
      <w:r w:rsidR="009774E8" w:rsidRPr="00E34668">
        <w:t xml:space="preserve">ith this protocol, the </w:t>
      </w:r>
      <w:r w:rsidR="009774E8">
        <w:t xml:space="preserve">PMBC </w:t>
      </w:r>
      <w:r w:rsidR="009774E8" w:rsidRPr="00E34668">
        <w:t>yield is generally 0.5</w:t>
      </w:r>
      <w:r w:rsidR="009774E8">
        <w:t>–</w:t>
      </w:r>
      <w:r w:rsidR="009774E8" w:rsidRPr="00E34668">
        <w:t>1 x 10</w:t>
      </w:r>
      <w:r w:rsidR="009774E8" w:rsidRPr="00E34668">
        <w:rPr>
          <w:vertAlign w:val="superscript"/>
        </w:rPr>
        <w:t xml:space="preserve">7 </w:t>
      </w:r>
      <w:r w:rsidR="009774E8" w:rsidRPr="00E34668">
        <w:t>per 10 mL of whole blood</w:t>
      </w:r>
      <w:r w:rsidR="009774E8">
        <w:t>.</w:t>
      </w:r>
      <w:r w:rsidR="009774E8" w:rsidRPr="00E34668">
        <w:t xml:space="preserve"> </w:t>
      </w:r>
      <w:r w:rsidR="00910A29" w:rsidRPr="00E34668">
        <w:t>Each mouse will receive 10</w:t>
      </w:r>
      <w:r w:rsidR="00910A29" w:rsidRPr="00E34668">
        <w:rPr>
          <w:vertAlign w:val="superscript"/>
        </w:rPr>
        <w:t xml:space="preserve">7 </w:t>
      </w:r>
      <w:r w:rsidR="003E1BE2" w:rsidRPr="00E34668">
        <w:t xml:space="preserve">PBMC in 100 </w:t>
      </w:r>
      <w:r w:rsidR="009774E8">
        <w:t>µL</w:t>
      </w:r>
      <w:r w:rsidR="00910A29" w:rsidRPr="00E34668">
        <w:t xml:space="preserve"> of PBS. The extra 1 x 10</w:t>
      </w:r>
      <w:r w:rsidR="00910A29" w:rsidRPr="00E34668">
        <w:rPr>
          <w:vertAlign w:val="superscript"/>
        </w:rPr>
        <w:t xml:space="preserve">6 </w:t>
      </w:r>
      <w:r w:rsidR="00910A29" w:rsidRPr="00E34668">
        <w:t xml:space="preserve">in 10 </w:t>
      </w:r>
      <w:r w:rsidR="009774E8">
        <w:t>µL</w:t>
      </w:r>
      <w:r w:rsidR="00910A29" w:rsidRPr="00E34668">
        <w:t xml:space="preserve"> </w:t>
      </w:r>
      <w:r w:rsidR="00410077" w:rsidRPr="00E34668">
        <w:t xml:space="preserve">per mouse </w:t>
      </w:r>
      <w:r w:rsidR="00910A29" w:rsidRPr="00E34668">
        <w:t>ensures that each mouse receives the full dosage of PBMC</w:t>
      </w:r>
      <w:r w:rsidR="00410077" w:rsidRPr="00E34668">
        <w:t>,</w:t>
      </w:r>
      <w:r w:rsidR="00910A29" w:rsidRPr="00E34668">
        <w:t xml:space="preserve"> should there be any issues with filling syringes.</w:t>
      </w:r>
    </w:p>
    <w:p w14:paraId="6918C862" w14:textId="77777777" w:rsidR="00910A29" w:rsidRPr="00E34668" w:rsidRDefault="00910A29" w:rsidP="00E34668"/>
    <w:p w14:paraId="1C1B44F9" w14:textId="0F61DCD8" w:rsidR="00960FB1" w:rsidRPr="00D3384A" w:rsidRDefault="00960FB1" w:rsidP="00E34668">
      <w:pPr>
        <w:rPr>
          <w:highlight w:val="yellow"/>
        </w:rPr>
      </w:pPr>
      <w:r w:rsidRPr="00D3384A">
        <w:rPr>
          <w:highlight w:val="yellow"/>
        </w:rPr>
        <w:t>2.</w:t>
      </w:r>
      <w:r w:rsidR="009774E8" w:rsidRPr="00D3384A">
        <w:rPr>
          <w:highlight w:val="yellow"/>
        </w:rPr>
        <w:t>2.</w:t>
      </w:r>
      <w:r w:rsidR="001A2E59" w:rsidRPr="00D3384A">
        <w:rPr>
          <w:highlight w:val="yellow"/>
        </w:rPr>
        <w:t xml:space="preserve"> </w:t>
      </w:r>
      <w:r w:rsidRPr="00D3384A">
        <w:rPr>
          <w:highlight w:val="yellow"/>
        </w:rPr>
        <w:t>Add 15 m</w:t>
      </w:r>
      <w:r w:rsidR="00D314EE" w:rsidRPr="00D3384A">
        <w:rPr>
          <w:highlight w:val="yellow"/>
        </w:rPr>
        <w:t>L</w:t>
      </w:r>
      <w:r w:rsidRPr="00D3384A">
        <w:rPr>
          <w:highlight w:val="yellow"/>
        </w:rPr>
        <w:t xml:space="preserve"> lymphocyte separation </w:t>
      </w:r>
      <w:r w:rsidR="009774E8" w:rsidRPr="00D3384A">
        <w:rPr>
          <w:highlight w:val="yellow"/>
        </w:rPr>
        <w:t xml:space="preserve">density gradient </w:t>
      </w:r>
      <w:r w:rsidRPr="00D3384A">
        <w:rPr>
          <w:highlight w:val="yellow"/>
        </w:rPr>
        <w:t>medium (</w:t>
      </w:r>
      <w:r w:rsidR="009774E8" w:rsidRPr="00D3384A">
        <w:rPr>
          <w:highlight w:val="yellow"/>
        </w:rPr>
        <w:t xml:space="preserve">e.g., </w:t>
      </w:r>
      <w:proofErr w:type="spellStart"/>
      <w:r w:rsidRPr="00D3384A">
        <w:rPr>
          <w:highlight w:val="yellow"/>
        </w:rPr>
        <w:t>Ficoll</w:t>
      </w:r>
      <w:proofErr w:type="spellEnd"/>
      <w:r w:rsidRPr="00D3384A">
        <w:rPr>
          <w:highlight w:val="yellow"/>
        </w:rPr>
        <w:t xml:space="preserve">) to a 50 </w:t>
      </w:r>
      <w:r w:rsidR="00D314EE" w:rsidRPr="00D3384A">
        <w:rPr>
          <w:highlight w:val="yellow"/>
        </w:rPr>
        <w:t>mL</w:t>
      </w:r>
      <w:r w:rsidRPr="00D3384A">
        <w:rPr>
          <w:highlight w:val="yellow"/>
        </w:rPr>
        <w:t xml:space="preserve"> conical tube and then carefully overlay up to 25 </w:t>
      </w:r>
      <w:r w:rsidR="00D314EE" w:rsidRPr="00D3384A">
        <w:rPr>
          <w:highlight w:val="yellow"/>
        </w:rPr>
        <w:t>mL</w:t>
      </w:r>
      <w:r w:rsidRPr="00D3384A">
        <w:rPr>
          <w:highlight w:val="yellow"/>
        </w:rPr>
        <w:t xml:space="preserve"> of </w:t>
      </w:r>
      <w:r w:rsidR="00D50EAB" w:rsidRPr="00D3384A">
        <w:rPr>
          <w:highlight w:val="yellow"/>
        </w:rPr>
        <w:t xml:space="preserve">diluted blood </w:t>
      </w:r>
      <w:r w:rsidRPr="00D3384A">
        <w:rPr>
          <w:highlight w:val="yellow"/>
        </w:rPr>
        <w:t xml:space="preserve">on top of the </w:t>
      </w:r>
      <w:r w:rsidR="009774E8" w:rsidRPr="00D3384A">
        <w:rPr>
          <w:highlight w:val="yellow"/>
        </w:rPr>
        <w:t>density gradient</w:t>
      </w:r>
      <w:r w:rsidR="00E412FF" w:rsidRPr="00D3384A">
        <w:rPr>
          <w:highlight w:val="yellow"/>
        </w:rPr>
        <w:t>.</w:t>
      </w:r>
      <w:r w:rsidR="00D314EE" w:rsidRPr="00D3384A">
        <w:rPr>
          <w:highlight w:val="yellow"/>
        </w:rPr>
        <w:t xml:space="preserve"> </w:t>
      </w:r>
      <w:bookmarkStart w:id="8" w:name="_Hlk527140364"/>
      <w:r w:rsidRPr="00D3384A">
        <w:rPr>
          <w:highlight w:val="yellow"/>
        </w:rPr>
        <w:t>Centrifuge</w:t>
      </w:r>
      <w:r w:rsidR="00D50EAB" w:rsidRPr="00D3384A">
        <w:rPr>
          <w:highlight w:val="yellow"/>
        </w:rPr>
        <w:t xml:space="preserve"> the tube containing </w:t>
      </w:r>
      <w:r w:rsidR="009774E8" w:rsidRPr="00D3384A">
        <w:rPr>
          <w:highlight w:val="yellow"/>
        </w:rPr>
        <w:t>density gradient</w:t>
      </w:r>
      <w:r w:rsidR="00D50EAB" w:rsidRPr="00D3384A">
        <w:rPr>
          <w:highlight w:val="yellow"/>
        </w:rPr>
        <w:t xml:space="preserve"> and diluted blood</w:t>
      </w:r>
      <w:r w:rsidRPr="00D3384A">
        <w:rPr>
          <w:highlight w:val="yellow"/>
        </w:rPr>
        <w:t xml:space="preserve"> </w:t>
      </w:r>
      <w:bookmarkEnd w:id="8"/>
      <w:r w:rsidRPr="00D3384A">
        <w:rPr>
          <w:highlight w:val="yellow"/>
        </w:rPr>
        <w:t xml:space="preserve">at 400 </w:t>
      </w:r>
      <w:r w:rsidR="009774E8" w:rsidRPr="00D3384A">
        <w:rPr>
          <w:highlight w:val="yellow"/>
        </w:rPr>
        <w:t>x</w:t>
      </w:r>
      <w:r w:rsidRPr="00D3384A">
        <w:rPr>
          <w:highlight w:val="yellow"/>
        </w:rPr>
        <w:t xml:space="preserve"> </w:t>
      </w:r>
      <w:r w:rsidRPr="00D3384A">
        <w:rPr>
          <w:i/>
          <w:highlight w:val="yellow"/>
        </w:rPr>
        <w:t>g</w:t>
      </w:r>
      <w:r w:rsidRPr="00D3384A">
        <w:rPr>
          <w:highlight w:val="yellow"/>
        </w:rPr>
        <w:t xml:space="preserve"> for 40 </w:t>
      </w:r>
      <w:r w:rsidR="003E1BE2" w:rsidRPr="00D3384A">
        <w:rPr>
          <w:highlight w:val="yellow"/>
        </w:rPr>
        <w:t>min</w:t>
      </w:r>
      <w:r w:rsidRPr="00D3384A">
        <w:rPr>
          <w:highlight w:val="yellow"/>
        </w:rPr>
        <w:t xml:space="preserve"> at room temperature </w:t>
      </w:r>
      <w:r w:rsidR="005D392F" w:rsidRPr="00D3384A">
        <w:rPr>
          <w:highlight w:val="yellow"/>
        </w:rPr>
        <w:t>with</w:t>
      </w:r>
      <w:r w:rsidR="009774E8" w:rsidRPr="00D3384A">
        <w:rPr>
          <w:highlight w:val="yellow"/>
        </w:rPr>
        <w:t xml:space="preserve">out </w:t>
      </w:r>
      <w:r w:rsidR="005D392F" w:rsidRPr="00D3384A">
        <w:rPr>
          <w:highlight w:val="yellow"/>
        </w:rPr>
        <w:t>br</w:t>
      </w:r>
      <w:r w:rsidR="009774E8" w:rsidRPr="00D3384A">
        <w:rPr>
          <w:highlight w:val="yellow"/>
        </w:rPr>
        <w:t>a</w:t>
      </w:r>
      <w:r w:rsidR="005D392F" w:rsidRPr="00D3384A">
        <w:rPr>
          <w:highlight w:val="yellow"/>
        </w:rPr>
        <w:t>k</w:t>
      </w:r>
      <w:r w:rsidR="009774E8" w:rsidRPr="00D3384A">
        <w:rPr>
          <w:highlight w:val="yellow"/>
        </w:rPr>
        <w:t>e</w:t>
      </w:r>
      <w:r w:rsidR="005D392F" w:rsidRPr="00D3384A">
        <w:rPr>
          <w:highlight w:val="yellow"/>
        </w:rPr>
        <w:t>.</w:t>
      </w:r>
    </w:p>
    <w:p w14:paraId="47BA3194" w14:textId="77777777" w:rsidR="00843BF0" w:rsidRPr="00D3384A" w:rsidRDefault="00843BF0" w:rsidP="00E34668">
      <w:pPr>
        <w:rPr>
          <w:highlight w:val="yellow"/>
        </w:rPr>
      </w:pPr>
    </w:p>
    <w:p w14:paraId="586CD1DB" w14:textId="14B4B214" w:rsidR="00960FB1" w:rsidRPr="00D3384A" w:rsidRDefault="00960FB1" w:rsidP="00E34668">
      <w:pPr>
        <w:rPr>
          <w:highlight w:val="yellow"/>
        </w:rPr>
      </w:pPr>
      <w:r w:rsidRPr="00D3384A">
        <w:rPr>
          <w:highlight w:val="yellow"/>
        </w:rPr>
        <w:t>2.</w:t>
      </w:r>
      <w:r w:rsidR="00CF2A60" w:rsidRPr="00D3384A">
        <w:rPr>
          <w:highlight w:val="yellow"/>
        </w:rPr>
        <w:t>3.</w:t>
      </w:r>
      <w:r w:rsidR="00120765" w:rsidRPr="00D3384A">
        <w:rPr>
          <w:highlight w:val="yellow"/>
        </w:rPr>
        <w:t xml:space="preserve"> </w:t>
      </w:r>
      <w:r w:rsidRPr="00D3384A">
        <w:rPr>
          <w:highlight w:val="yellow"/>
        </w:rPr>
        <w:t xml:space="preserve">Harvest </w:t>
      </w:r>
      <w:r w:rsidR="00D314EE" w:rsidRPr="00D3384A">
        <w:rPr>
          <w:highlight w:val="yellow"/>
        </w:rPr>
        <w:t xml:space="preserve">the </w:t>
      </w:r>
      <w:r w:rsidRPr="00D3384A">
        <w:rPr>
          <w:highlight w:val="yellow"/>
        </w:rPr>
        <w:t xml:space="preserve">PBMC interface into </w:t>
      </w:r>
      <w:r w:rsidR="00980FB0" w:rsidRPr="00D3384A">
        <w:rPr>
          <w:highlight w:val="yellow"/>
        </w:rPr>
        <w:t xml:space="preserve">10 </w:t>
      </w:r>
      <w:r w:rsidR="00D314EE" w:rsidRPr="00D3384A">
        <w:rPr>
          <w:highlight w:val="yellow"/>
        </w:rPr>
        <w:t>mL</w:t>
      </w:r>
      <w:r w:rsidR="00980FB0" w:rsidRPr="00D3384A">
        <w:rPr>
          <w:highlight w:val="yellow"/>
        </w:rPr>
        <w:t xml:space="preserve"> </w:t>
      </w:r>
      <w:r w:rsidRPr="00D3384A">
        <w:rPr>
          <w:highlight w:val="yellow"/>
        </w:rPr>
        <w:t>of PBS</w:t>
      </w:r>
      <w:r w:rsidR="001A2E59" w:rsidRPr="00D3384A">
        <w:rPr>
          <w:highlight w:val="yellow"/>
        </w:rPr>
        <w:t xml:space="preserve"> in a 50 mL conical tube</w:t>
      </w:r>
      <w:r w:rsidR="00E412FF" w:rsidRPr="00D3384A">
        <w:rPr>
          <w:highlight w:val="yellow"/>
        </w:rPr>
        <w:t>.</w:t>
      </w:r>
      <w:r w:rsidR="00D314EE" w:rsidRPr="00D3384A">
        <w:rPr>
          <w:highlight w:val="yellow"/>
        </w:rPr>
        <w:t xml:space="preserve"> </w:t>
      </w:r>
      <w:r w:rsidRPr="00D3384A">
        <w:rPr>
          <w:highlight w:val="yellow"/>
        </w:rPr>
        <w:t xml:space="preserve">Centrifuge </w:t>
      </w:r>
      <w:r w:rsidR="00D314EE" w:rsidRPr="00D3384A">
        <w:rPr>
          <w:highlight w:val="yellow"/>
        </w:rPr>
        <w:t xml:space="preserve">the </w:t>
      </w:r>
      <w:r w:rsidR="003B6569" w:rsidRPr="00D3384A">
        <w:rPr>
          <w:highlight w:val="yellow"/>
        </w:rPr>
        <w:t xml:space="preserve">cells </w:t>
      </w:r>
      <w:r w:rsidRPr="00D3384A">
        <w:rPr>
          <w:highlight w:val="yellow"/>
        </w:rPr>
        <w:t xml:space="preserve">at 400 </w:t>
      </w:r>
      <w:r w:rsidR="00CF2A60" w:rsidRPr="00D3384A">
        <w:rPr>
          <w:highlight w:val="yellow"/>
        </w:rPr>
        <w:t>x</w:t>
      </w:r>
      <w:r w:rsidRPr="00D3384A">
        <w:rPr>
          <w:highlight w:val="yellow"/>
        </w:rPr>
        <w:t xml:space="preserve"> </w:t>
      </w:r>
      <w:r w:rsidRPr="00D3384A">
        <w:rPr>
          <w:i/>
          <w:highlight w:val="yellow"/>
        </w:rPr>
        <w:t>g</w:t>
      </w:r>
      <w:r w:rsidRPr="00D3384A">
        <w:rPr>
          <w:highlight w:val="yellow"/>
        </w:rPr>
        <w:t xml:space="preserve"> for 10 </w:t>
      </w:r>
      <w:r w:rsidR="003E1BE2" w:rsidRPr="00D3384A">
        <w:rPr>
          <w:highlight w:val="yellow"/>
        </w:rPr>
        <w:t>min</w:t>
      </w:r>
      <w:r w:rsidR="00D314EE" w:rsidRPr="00D3384A">
        <w:rPr>
          <w:highlight w:val="yellow"/>
        </w:rPr>
        <w:t xml:space="preserve">. </w:t>
      </w:r>
      <w:r w:rsidR="00A977FC" w:rsidRPr="00D3384A">
        <w:rPr>
          <w:highlight w:val="yellow"/>
        </w:rPr>
        <w:t>R</w:t>
      </w:r>
      <w:r w:rsidRPr="00D3384A">
        <w:rPr>
          <w:highlight w:val="yellow"/>
        </w:rPr>
        <w:t xml:space="preserve">emove </w:t>
      </w:r>
      <w:r w:rsidR="00D314EE" w:rsidRPr="00D3384A">
        <w:rPr>
          <w:highlight w:val="yellow"/>
        </w:rPr>
        <w:t xml:space="preserve">the </w:t>
      </w:r>
      <w:r w:rsidRPr="00D3384A">
        <w:rPr>
          <w:highlight w:val="yellow"/>
        </w:rPr>
        <w:t>supernatant</w:t>
      </w:r>
      <w:r w:rsidR="00E412FF" w:rsidRPr="00D3384A">
        <w:rPr>
          <w:highlight w:val="yellow"/>
        </w:rPr>
        <w:t>.</w:t>
      </w:r>
    </w:p>
    <w:p w14:paraId="69379CCA" w14:textId="77777777" w:rsidR="00843BF0" w:rsidRPr="00D3384A" w:rsidRDefault="00843BF0" w:rsidP="00E34668">
      <w:pPr>
        <w:rPr>
          <w:highlight w:val="yellow"/>
        </w:rPr>
      </w:pPr>
    </w:p>
    <w:p w14:paraId="6324B140" w14:textId="37ED7280" w:rsidR="001A2E59" w:rsidRPr="00E34668" w:rsidRDefault="00960FB1" w:rsidP="00E34668">
      <w:r w:rsidRPr="00D3384A">
        <w:rPr>
          <w:highlight w:val="yellow"/>
        </w:rPr>
        <w:t>2.</w:t>
      </w:r>
      <w:r w:rsidR="00CF2A60" w:rsidRPr="00D3384A">
        <w:rPr>
          <w:highlight w:val="yellow"/>
        </w:rPr>
        <w:t>4.</w:t>
      </w:r>
      <w:r w:rsidR="00120765" w:rsidRPr="00D3384A">
        <w:rPr>
          <w:highlight w:val="yellow"/>
        </w:rPr>
        <w:t xml:space="preserve"> </w:t>
      </w:r>
      <w:r w:rsidRPr="00D3384A">
        <w:rPr>
          <w:highlight w:val="yellow"/>
        </w:rPr>
        <w:t xml:space="preserve">Loosen pellet by flicking tube and resuspend in </w:t>
      </w:r>
      <w:r w:rsidR="00980FB0" w:rsidRPr="00D3384A">
        <w:rPr>
          <w:highlight w:val="yellow"/>
        </w:rPr>
        <w:t>1</w:t>
      </w:r>
      <w:r w:rsidRPr="00D3384A">
        <w:rPr>
          <w:highlight w:val="yellow"/>
        </w:rPr>
        <w:t xml:space="preserve">0 </w:t>
      </w:r>
      <w:r w:rsidR="00D314EE" w:rsidRPr="00D3384A">
        <w:rPr>
          <w:highlight w:val="yellow"/>
        </w:rPr>
        <w:t>mL</w:t>
      </w:r>
      <w:r w:rsidRPr="00D3384A">
        <w:rPr>
          <w:highlight w:val="yellow"/>
        </w:rPr>
        <w:t xml:space="preserve"> PBS</w:t>
      </w:r>
      <w:r w:rsidR="00A977FC" w:rsidRPr="00D3384A">
        <w:rPr>
          <w:highlight w:val="yellow"/>
        </w:rPr>
        <w:t xml:space="preserve"> to wash the PBMC</w:t>
      </w:r>
      <w:r w:rsidR="00E412FF" w:rsidRPr="00D3384A">
        <w:rPr>
          <w:highlight w:val="yellow"/>
        </w:rPr>
        <w:t>.</w:t>
      </w:r>
      <w:r w:rsidR="001A2E59" w:rsidRPr="00D3384A">
        <w:rPr>
          <w:highlight w:val="yellow"/>
        </w:rPr>
        <w:t xml:space="preserve"> </w:t>
      </w:r>
      <w:r w:rsidRPr="00D3384A">
        <w:rPr>
          <w:highlight w:val="yellow"/>
        </w:rPr>
        <w:t xml:space="preserve">Centrifuge </w:t>
      </w:r>
      <w:r w:rsidR="001A2E59" w:rsidRPr="00D3384A">
        <w:rPr>
          <w:highlight w:val="yellow"/>
        </w:rPr>
        <w:t xml:space="preserve">the </w:t>
      </w:r>
      <w:r w:rsidR="003B6569" w:rsidRPr="00D3384A">
        <w:rPr>
          <w:highlight w:val="yellow"/>
        </w:rPr>
        <w:t>cells</w:t>
      </w:r>
      <w:r w:rsidR="001A2E59" w:rsidRPr="00D3384A">
        <w:rPr>
          <w:highlight w:val="yellow"/>
        </w:rPr>
        <w:t xml:space="preserve"> </w:t>
      </w:r>
      <w:r w:rsidRPr="00D3384A">
        <w:rPr>
          <w:highlight w:val="yellow"/>
        </w:rPr>
        <w:t xml:space="preserve">at 400 </w:t>
      </w:r>
      <w:r w:rsidR="00CF2A60" w:rsidRPr="00D3384A">
        <w:rPr>
          <w:highlight w:val="yellow"/>
        </w:rPr>
        <w:t>x</w:t>
      </w:r>
      <w:r w:rsidRPr="00D3384A">
        <w:rPr>
          <w:highlight w:val="yellow"/>
        </w:rPr>
        <w:t xml:space="preserve"> </w:t>
      </w:r>
      <w:r w:rsidRPr="00D3384A">
        <w:rPr>
          <w:i/>
          <w:highlight w:val="yellow"/>
        </w:rPr>
        <w:t>g</w:t>
      </w:r>
      <w:r w:rsidRPr="00D3384A">
        <w:rPr>
          <w:highlight w:val="yellow"/>
        </w:rPr>
        <w:t xml:space="preserve"> for 5 min</w:t>
      </w:r>
      <w:r w:rsidR="00E412FF" w:rsidRPr="00D3384A">
        <w:rPr>
          <w:highlight w:val="yellow"/>
        </w:rPr>
        <w:t>.</w:t>
      </w:r>
      <w:r w:rsidR="001A2E59" w:rsidRPr="00E34668">
        <w:t xml:space="preserve"> </w:t>
      </w:r>
    </w:p>
    <w:p w14:paraId="465639DC" w14:textId="77777777" w:rsidR="001A2E59" w:rsidRPr="00E34668" w:rsidRDefault="001A2E59" w:rsidP="00E34668"/>
    <w:p w14:paraId="5EFB327D" w14:textId="5C248B6D" w:rsidR="001A2E59" w:rsidRPr="00E34668" w:rsidRDefault="001A2E59" w:rsidP="00E34668">
      <w:r w:rsidRPr="00E34668">
        <w:t>2.</w:t>
      </w:r>
      <w:r w:rsidR="00CF2A60">
        <w:t>5.</w:t>
      </w:r>
      <w:r w:rsidRPr="00E34668">
        <w:t xml:space="preserve"> </w:t>
      </w:r>
      <w:r w:rsidR="00CF2A60">
        <w:t>(</w:t>
      </w:r>
      <w:r w:rsidRPr="00E34668">
        <w:t>Optional</w:t>
      </w:r>
      <w:r w:rsidR="00CF2A60">
        <w:t>)</w:t>
      </w:r>
      <w:r w:rsidRPr="00E34668">
        <w:t xml:space="preserve"> </w:t>
      </w:r>
      <w:r w:rsidR="00F53E7A">
        <w:t>Discard the supernatant and l</w:t>
      </w:r>
      <w:r w:rsidRPr="00E34668">
        <w:t xml:space="preserve">yse red blood cells (RBCs) in the cell pellet by adding a volume of </w:t>
      </w:r>
      <w:bookmarkStart w:id="9" w:name="_Hlk527144672"/>
      <w:r w:rsidRPr="00E34668">
        <w:t xml:space="preserve">Ammonium-Chloride-Potassium </w:t>
      </w:r>
      <w:bookmarkEnd w:id="9"/>
      <w:r w:rsidRPr="00E34668">
        <w:t>(ACK) lysis buffer that is equal to the pellet volume. Gently resuspend the pellet and swirl the tube for 30</w:t>
      </w:r>
      <w:r w:rsidR="00CF2A60">
        <w:t>–</w:t>
      </w:r>
      <w:r w:rsidRPr="00E34668">
        <w:t xml:space="preserve">60 s. Fill tube with serum-free RPMI media </w:t>
      </w:r>
      <w:r w:rsidRPr="00E34668">
        <w:lastRenderedPageBreak/>
        <w:t xml:space="preserve">and centrifuge the tube at 400 </w:t>
      </w:r>
      <w:r w:rsidR="00CF2A60">
        <w:t>x</w:t>
      </w:r>
      <w:r w:rsidRPr="00E34668">
        <w:t xml:space="preserve"> </w:t>
      </w:r>
      <w:r w:rsidRPr="00CF2A60">
        <w:rPr>
          <w:i/>
        </w:rPr>
        <w:t>g</w:t>
      </w:r>
      <w:r w:rsidRPr="00E34668">
        <w:t xml:space="preserve"> for 5 min.</w:t>
      </w:r>
    </w:p>
    <w:p w14:paraId="7213F071" w14:textId="77777777" w:rsidR="00843BF0" w:rsidRPr="00E34668" w:rsidRDefault="00843BF0" w:rsidP="00E34668"/>
    <w:p w14:paraId="76F165B6" w14:textId="2B44A3A8" w:rsidR="00980FB0" w:rsidRPr="00D3384A" w:rsidRDefault="00960FB1" w:rsidP="00E34668">
      <w:pPr>
        <w:rPr>
          <w:highlight w:val="yellow"/>
        </w:rPr>
      </w:pPr>
      <w:r w:rsidRPr="00D3384A">
        <w:rPr>
          <w:highlight w:val="yellow"/>
        </w:rPr>
        <w:t>2.</w:t>
      </w:r>
      <w:r w:rsidR="00CF2A60" w:rsidRPr="00D3384A">
        <w:rPr>
          <w:highlight w:val="yellow"/>
        </w:rPr>
        <w:t>6.</w:t>
      </w:r>
      <w:r w:rsidR="001A2E59" w:rsidRPr="00D3384A">
        <w:rPr>
          <w:highlight w:val="yellow"/>
        </w:rPr>
        <w:t xml:space="preserve"> Remove the supernatant and re-suspend </w:t>
      </w:r>
      <w:r w:rsidR="00A977FC" w:rsidRPr="00D3384A">
        <w:rPr>
          <w:highlight w:val="yellow"/>
        </w:rPr>
        <w:t xml:space="preserve">the cell </w:t>
      </w:r>
      <w:r w:rsidR="001A2E59" w:rsidRPr="00D3384A">
        <w:rPr>
          <w:highlight w:val="yellow"/>
        </w:rPr>
        <w:t xml:space="preserve">pellet in 5 mL of PBS. </w:t>
      </w:r>
      <w:r w:rsidRPr="00D3384A">
        <w:rPr>
          <w:highlight w:val="yellow"/>
        </w:rPr>
        <w:t xml:space="preserve">Count </w:t>
      </w:r>
      <w:r w:rsidR="00980FB0" w:rsidRPr="00D3384A">
        <w:rPr>
          <w:highlight w:val="yellow"/>
        </w:rPr>
        <w:t>the</w:t>
      </w:r>
      <w:r w:rsidRPr="00D3384A">
        <w:rPr>
          <w:highlight w:val="yellow"/>
        </w:rPr>
        <w:t xml:space="preserve"> cells</w:t>
      </w:r>
      <w:r w:rsidR="00F53E7A" w:rsidRPr="00D3384A">
        <w:rPr>
          <w:highlight w:val="yellow"/>
        </w:rPr>
        <w:t xml:space="preserve"> using </w:t>
      </w:r>
      <w:r w:rsidR="00D3384A" w:rsidRPr="00D3384A">
        <w:rPr>
          <w:highlight w:val="yellow"/>
        </w:rPr>
        <w:t>t</w:t>
      </w:r>
      <w:r w:rsidR="00F53E7A" w:rsidRPr="00D3384A">
        <w:rPr>
          <w:highlight w:val="yellow"/>
        </w:rPr>
        <w:t xml:space="preserve">rypan </w:t>
      </w:r>
      <w:r w:rsidR="00D3384A" w:rsidRPr="00D3384A">
        <w:rPr>
          <w:highlight w:val="yellow"/>
        </w:rPr>
        <w:t>b</w:t>
      </w:r>
      <w:r w:rsidR="00F53E7A" w:rsidRPr="00D3384A">
        <w:rPr>
          <w:highlight w:val="yellow"/>
        </w:rPr>
        <w:t>lue exclusion with a hemocytometer and a microscope</w:t>
      </w:r>
      <w:r w:rsidR="00E412FF" w:rsidRPr="00D3384A">
        <w:rPr>
          <w:highlight w:val="yellow"/>
        </w:rPr>
        <w:t>.</w:t>
      </w:r>
    </w:p>
    <w:p w14:paraId="3D0511CC" w14:textId="77777777" w:rsidR="00843BF0" w:rsidRPr="00D3384A" w:rsidRDefault="00843BF0" w:rsidP="00E34668">
      <w:pPr>
        <w:rPr>
          <w:highlight w:val="yellow"/>
        </w:rPr>
      </w:pPr>
    </w:p>
    <w:p w14:paraId="39A0EC8F" w14:textId="3117F574" w:rsidR="00E81B88" w:rsidRPr="00E34668" w:rsidRDefault="00980FB0" w:rsidP="00E34668">
      <w:r w:rsidRPr="00D3384A">
        <w:rPr>
          <w:highlight w:val="yellow"/>
        </w:rPr>
        <w:t>2.</w:t>
      </w:r>
      <w:r w:rsidR="00CF2A60" w:rsidRPr="00D3384A">
        <w:rPr>
          <w:highlight w:val="yellow"/>
        </w:rPr>
        <w:t>7.</w:t>
      </w:r>
      <w:r w:rsidR="00120765" w:rsidRPr="00D3384A">
        <w:rPr>
          <w:highlight w:val="yellow"/>
        </w:rPr>
        <w:t xml:space="preserve"> </w:t>
      </w:r>
      <w:r w:rsidRPr="00D3384A">
        <w:rPr>
          <w:highlight w:val="yellow"/>
        </w:rPr>
        <w:t xml:space="preserve">Centrifuge </w:t>
      </w:r>
      <w:r w:rsidR="003B6569" w:rsidRPr="00D3384A">
        <w:rPr>
          <w:highlight w:val="yellow"/>
        </w:rPr>
        <w:t xml:space="preserve">the cells </w:t>
      </w:r>
      <w:r w:rsidRPr="00D3384A">
        <w:rPr>
          <w:highlight w:val="yellow"/>
        </w:rPr>
        <w:t>at 400</w:t>
      </w:r>
      <w:r w:rsidR="00CF2A60" w:rsidRPr="00D3384A">
        <w:rPr>
          <w:highlight w:val="yellow"/>
        </w:rPr>
        <w:t xml:space="preserve"> x </w:t>
      </w:r>
      <w:r w:rsidRPr="00D3384A">
        <w:rPr>
          <w:i/>
          <w:highlight w:val="yellow"/>
        </w:rPr>
        <w:t>g</w:t>
      </w:r>
      <w:r w:rsidRPr="00D3384A">
        <w:rPr>
          <w:highlight w:val="yellow"/>
        </w:rPr>
        <w:t xml:space="preserve"> for 5 min</w:t>
      </w:r>
      <w:r w:rsidR="00E412FF" w:rsidRPr="00D3384A">
        <w:rPr>
          <w:highlight w:val="yellow"/>
        </w:rPr>
        <w:t>.</w:t>
      </w:r>
      <w:r w:rsidR="001A2E59" w:rsidRPr="00D3384A">
        <w:rPr>
          <w:highlight w:val="yellow"/>
        </w:rPr>
        <w:t xml:space="preserve"> Remove the supernatant and r</w:t>
      </w:r>
      <w:r w:rsidR="00E81B88" w:rsidRPr="00D3384A">
        <w:rPr>
          <w:highlight w:val="yellow"/>
        </w:rPr>
        <w:t>e</w:t>
      </w:r>
      <w:r w:rsidR="00A977FC" w:rsidRPr="00D3384A">
        <w:rPr>
          <w:highlight w:val="yellow"/>
        </w:rPr>
        <w:t>s</w:t>
      </w:r>
      <w:r w:rsidR="00E81B88" w:rsidRPr="00D3384A">
        <w:rPr>
          <w:highlight w:val="yellow"/>
        </w:rPr>
        <w:t>uspend cells at</w:t>
      </w:r>
      <w:r w:rsidR="001A2E59" w:rsidRPr="00D3384A">
        <w:rPr>
          <w:highlight w:val="yellow"/>
        </w:rPr>
        <w:t xml:space="preserve"> </w:t>
      </w:r>
      <w:r w:rsidR="00CF2A60" w:rsidRPr="00D3384A">
        <w:rPr>
          <w:highlight w:val="yellow"/>
        </w:rPr>
        <w:t xml:space="preserve">1 x </w:t>
      </w:r>
      <w:r w:rsidR="00E81B88" w:rsidRPr="00D3384A">
        <w:rPr>
          <w:highlight w:val="yellow"/>
        </w:rPr>
        <w:t>10</w:t>
      </w:r>
      <w:r w:rsidR="00E81B88" w:rsidRPr="00D3384A">
        <w:rPr>
          <w:highlight w:val="yellow"/>
          <w:vertAlign w:val="superscript"/>
        </w:rPr>
        <w:t>8</w:t>
      </w:r>
      <w:r w:rsidR="00E81B88" w:rsidRPr="00D3384A">
        <w:rPr>
          <w:highlight w:val="yellow"/>
        </w:rPr>
        <w:t xml:space="preserve"> cells/</w:t>
      </w:r>
      <w:r w:rsidR="00D314EE" w:rsidRPr="00D3384A">
        <w:rPr>
          <w:highlight w:val="yellow"/>
        </w:rPr>
        <w:t>mL</w:t>
      </w:r>
      <w:r w:rsidR="00960FB1" w:rsidRPr="00D3384A">
        <w:rPr>
          <w:highlight w:val="yellow"/>
        </w:rPr>
        <w:t xml:space="preserve"> in PBS</w:t>
      </w:r>
      <w:r w:rsidR="00E81B88" w:rsidRPr="00D3384A">
        <w:rPr>
          <w:highlight w:val="yellow"/>
        </w:rPr>
        <w:t>.</w:t>
      </w:r>
    </w:p>
    <w:p w14:paraId="36225784" w14:textId="77777777" w:rsidR="00BF13EA" w:rsidRPr="00E34668" w:rsidRDefault="00BF13EA" w:rsidP="00E34668"/>
    <w:p w14:paraId="5A54341E" w14:textId="08A651AF" w:rsidR="00BD4D3E" w:rsidRPr="00E34668" w:rsidRDefault="00BF13EA" w:rsidP="00E34668">
      <w:pPr>
        <w:rPr>
          <w:highlight w:val="yellow"/>
        </w:rPr>
      </w:pPr>
      <w:r w:rsidRPr="00E34668">
        <w:rPr>
          <w:b/>
          <w:highlight w:val="yellow"/>
        </w:rPr>
        <w:t>3.</w:t>
      </w:r>
      <w:r w:rsidRPr="00E34668">
        <w:rPr>
          <w:highlight w:val="yellow"/>
        </w:rPr>
        <w:t xml:space="preserve"> </w:t>
      </w:r>
      <w:r w:rsidRPr="00E34668">
        <w:rPr>
          <w:b/>
          <w:highlight w:val="yellow"/>
        </w:rPr>
        <w:t xml:space="preserve">Retro-orbital </w:t>
      </w:r>
      <w:r w:rsidR="00CF2A60" w:rsidRPr="00E34668">
        <w:rPr>
          <w:b/>
          <w:highlight w:val="yellow"/>
        </w:rPr>
        <w:t xml:space="preserve">injection of human </w:t>
      </w:r>
      <w:r w:rsidR="002917D4" w:rsidRPr="00E34668">
        <w:rPr>
          <w:b/>
          <w:highlight w:val="yellow"/>
        </w:rPr>
        <w:t>PBMC</w:t>
      </w:r>
      <w:r w:rsidRPr="00E34668">
        <w:rPr>
          <w:b/>
          <w:highlight w:val="yellow"/>
        </w:rPr>
        <w:t xml:space="preserve"> into </w:t>
      </w:r>
      <w:r w:rsidR="00CF2A60" w:rsidRPr="00E34668">
        <w:rPr>
          <w:b/>
          <w:highlight w:val="yellow"/>
        </w:rPr>
        <w:t>m</w:t>
      </w:r>
      <w:r w:rsidRPr="00E34668">
        <w:rPr>
          <w:b/>
          <w:highlight w:val="yellow"/>
        </w:rPr>
        <w:t>ice</w:t>
      </w:r>
      <w:r w:rsidR="007205CA" w:rsidRPr="00E34668">
        <w:rPr>
          <w:b/>
          <w:highlight w:val="yellow"/>
        </w:rPr>
        <w:fldChar w:fldCharType="begin"/>
      </w:r>
      <w:r w:rsidR="00410077" w:rsidRPr="00E34668">
        <w:rPr>
          <w:b/>
          <w:highlight w:val="yellow"/>
        </w:rPr>
        <w:instrText xml:space="preserve"> ADDIN EN.CITE &lt;EndNote&gt;&lt;Cite&gt;&lt;Author&gt;Yardeni&lt;/Author&gt;&lt;Year&gt;2011&lt;/Year&gt;&lt;RecNum&gt;552&lt;/RecNum&gt;&lt;DisplayText&gt;&lt;style face="superscript"&gt;21&lt;/style&gt;&lt;/DisplayText&gt;&lt;record&gt;&lt;rec-number&gt;552&lt;/rec-number&gt;&lt;foreign-keys&gt;&lt;key app="EN" db-id="5rwepzavrtvz5le5rv8xarf4ess5swaapsdf" timestamp="1539398991"&gt;552&lt;/key&gt;&lt;/foreign-keys&gt;&lt;ref-type name="Journal Article"&gt;17&lt;/ref-type&gt;&lt;contributors&gt;&lt;authors&gt;&lt;author&gt;Yardeni, T.&lt;/author&gt;&lt;author&gt;Eckhaus, M.&lt;/author&gt;&lt;author&gt;Morris, H. D.&lt;/author&gt;&lt;author&gt;Huizing, M.&lt;/author&gt;&lt;author&gt;Hoogstraten-Miller, S.&lt;/author&gt;&lt;/authors&gt;&lt;/contributors&gt;&lt;auth-address&gt;Medical Genetics Branch, National Human Genome Research Institute, National Institutes of Health, Bethesda, MD, USA.&lt;/auth-address&gt;&lt;titles&gt;&lt;title&gt;Retro-orbital injections in mice&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155-60&lt;/pages&gt;&lt;volume&gt;40&lt;/volume&gt;&lt;number&gt;5&lt;/number&gt;&lt;keywords&gt;&lt;keyword&gt;Anesthesia&lt;/keyword&gt;&lt;keyword&gt;Animals&lt;/keyword&gt;&lt;keyword&gt;Animals, Newborn&lt;/keyword&gt;&lt;keyword&gt;Injections, Intravenous/instrumentation/*methods&lt;/keyword&gt;&lt;keyword&gt;Laboratory Animal Science/*methods&lt;/keyword&gt;&lt;keyword&gt;Mice&lt;/keyword&gt;&lt;keyword&gt;Orbit/*blood supply/pathology&lt;/keyword&gt;&lt;/keywords&gt;&lt;dates&gt;&lt;year&gt;2011&lt;/year&gt;&lt;pub-dates&gt;&lt;date&gt;May&lt;/date&gt;&lt;/pub-dates&gt;&lt;/dates&gt;&lt;isbn&gt;1548-4475 (Electronic)&amp;#xD;0093-7355 (Linking)&lt;/isbn&gt;&lt;accession-num&gt;21508954&lt;/accession-num&gt;&lt;urls&gt;&lt;related-urls&gt;&lt;url&gt;http://www.ncbi.nlm.nih.gov/pubmed/21508954&lt;/url&gt;&lt;/related-urls&gt;&lt;/urls&gt;&lt;custom2&gt;3158461&lt;/custom2&gt;&lt;electronic-resource-num&gt;10.1038/laban0511-155&lt;/electronic-resource-num&gt;&lt;/record&gt;&lt;/Cite&gt;&lt;/EndNote&gt;</w:instrText>
      </w:r>
      <w:r w:rsidR="007205CA" w:rsidRPr="00E34668">
        <w:rPr>
          <w:b/>
          <w:highlight w:val="yellow"/>
        </w:rPr>
        <w:fldChar w:fldCharType="separate"/>
      </w:r>
      <w:r w:rsidR="00410077" w:rsidRPr="00E34668">
        <w:rPr>
          <w:b/>
          <w:noProof/>
          <w:highlight w:val="yellow"/>
          <w:vertAlign w:val="superscript"/>
        </w:rPr>
        <w:t>21</w:t>
      </w:r>
      <w:r w:rsidR="007205CA" w:rsidRPr="00E34668">
        <w:rPr>
          <w:b/>
          <w:highlight w:val="yellow"/>
        </w:rPr>
        <w:fldChar w:fldCharType="end"/>
      </w:r>
      <w:r w:rsidR="00E81B88" w:rsidRPr="00E34668">
        <w:rPr>
          <w:highlight w:val="yellow"/>
        </w:rPr>
        <w:t xml:space="preserve"> </w:t>
      </w:r>
    </w:p>
    <w:p w14:paraId="5443DAA8" w14:textId="77777777" w:rsidR="00843BF0" w:rsidRPr="00E34668" w:rsidRDefault="00843BF0" w:rsidP="00E34668">
      <w:pPr>
        <w:rPr>
          <w:highlight w:val="yellow"/>
        </w:rPr>
      </w:pPr>
    </w:p>
    <w:p w14:paraId="4640A564" w14:textId="13687E87" w:rsidR="00311BFC" w:rsidRPr="00E34668" w:rsidRDefault="005E6C40" w:rsidP="00E34668">
      <w:r w:rsidRPr="00E34668">
        <w:t>3</w:t>
      </w:r>
      <w:r w:rsidR="00CF2A60">
        <w:t>.1.</w:t>
      </w:r>
      <w:r w:rsidRPr="00E34668">
        <w:t xml:space="preserve"> Place </w:t>
      </w:r>
      <w:r w:rsidR="000C7DD7" w:rsidRPr="00E34668">
        <w:t>a</w:t>
      </w:r>
      <w:r w:rsidR="003061EA" w:rsidRPr="00E34668">
        <w:t>n</w:t>
      </w:r>
      <w:r w:rsidR="000C7DD7" w:rsidRPr="00E34668">
        <w:t xml:space="preserve"> </w:t>
      </w:r>
      <w:r w:rsidRPr="00E34668">
        <w:t>anesthesia chamber in a laminar flow hood to maintain sterility.</w:t>
      </w:r>
      <w:r w:rsidR="00230935" w:rsidRPr="00E34668">
        <w:t xml:space="preserve"> </w:t>
      </w:r>
      <w:r w:rsidR="00311BFC" w:rsidRPr="00E34668">
        <w:t>Pre-charge the anesthesia chamber with 5% isoflurane and 1 L/min oxygen flow rate for 5 min.</w:t>
      </w:r>
    </w:p>
    <w:p w14:paraId="4A93F9A5" w14:textId="77777777" w:rsidR="00843BF0" w:rsidRPr="00E34668" w:rsidRDefault="00843BF0" w:rsidP="00E34668"/>
    <w:p w14:paraId="65211108" w14:textId="3B5D6F3B" w:rsidR="00311BFC" w:rsidRPr="00E34668" w:rsidRDefault="00311BFC" w:rsidP="00E34668">
      <w:r w:rsidRPr="00E34668">
        <w:t>3.</w:t>
      </w:r>
      <w:r w:rsidR="00CF2A60">
        <w:t>2.</w:t>
      </w:r>
      <w:r w:rsidR="00D50EAB" w:rsidRPr="00E34668">
        <w:t xml:space="preserve"> </w:t>
      </w:r>
      <w:r w:rsidRPr="00E34668">
        <w:t>Reduce isoflurane to 2% and put mice from the same cage into the anesthesia chamber. Once mice lose righting, anesthetize mice for 5 min in chamber.</w:t>
      </w:r>
      <w:r w:rsidR="009E6213" w:rsidRPr="00E34668">
        <w:t xml:space="preserve"> </w:t>
      </w:r>
      <w:r w:rsidR="0006139C" w:rsidRPr="00E34668">
        <w:t>During this time, pre-fill syringe with 100 µL (</w:t>
      </w:r>
      <w:r w:rsidR="00CF2A60">
        <w:t xml:space="preserve">1 x </w:t>
      </w:r>
      <w:r w:rsidR="0006139C" w:rsidRPr="00E34668">
        <w:t>10</w:t>
      </w:r>
      <w:r w:rsidR="0006139C" w:rsidRPr="00E34668">
        <w:rPr>
          <w:vertAlign w:val="superscript"/>
        </w:rPr>
        <w:t>7</w:t>
      </w:r>
      <w:r w:rsidR="0006139C" w:rsidRPr="00E34668">
        <w:t xml:space="preserve"> cells) of cell suspension.</w:t>
      </w:r>
    </w:p>
    <w:p w14:paraId="1C7C66C8" w14:textId="77777777" w:rsidR="00843BF0" w:rsidRPr="00E34668" w:rsidRDefault="00843BF0" w:rsidP="00E34668"/>
    <w:p w14:paraId="32195438" w14:textId="6FAE02C3" w:rsidR="00311BFC" w:rsidRPr="00E34668" w:rsidRDefault="00311BFC" w:rsidP="00E34668">
      <w:r w:rsidRPr="00E34668">
        <w:t>3.</w:t>
      </w:r>
      <w:r w:rsidR="00CF2A60">
        <w:t>3.</w:t>
      </w:r>
      <w:r w:rsidR="00D50EAB" w:rsidRPr="00E34668">
        <w:t xml:space="preserve"> </w:t>
      </w:r>
      <w:r w:rsidRPr="00E34668">
        <w:t xml:space="preserve">Place mouse on </w:t>
      </w:r>
      <w:r w:rsidR="001A5EBA" w:rsidRPr="00E34668">
        <w:t>a heat</w:t>
      </w:r>
      <w:r w:rsidR="004D3F04" w:rsidRPr="00E34668">
        <w:t>ing</w:t>
      </w:r>
      <w:r w:rsidR="001A5EBA" w:rsidRPr="00E34668">
        <w:t xml:space="preserve"> pad with its nose in a </w:t>
      </w:r>
      <w:r w:rsidRPr="00E34668">
        <w:t>nose cone to maintain anesthesia. Check for loss of consciousness by pinching a foot pad and checking for lack of reflex.</w:t>
      </w:r>
    </w:p>
    <w:p w14:paraId="16998F7B" w14:textId="77777777" w:rsidR="00843BF0" w:rsidRPr="00E34668" w:rsidRDefault="00843BF0" w:rsidP="00E34668">
      <w:pPr>
        <w:rPr>
          <w:highlight w:val="yellow"/>
        </w:rPr>
      </w:pPr>
    </w:p>
    <w:p w14:paraId="2EE804D2" w14:textId="74AEEA80" w:rsidR="001A5EBA" w:rsidRPr="00E34668" w:rsidRDefault="00311BFC" w:rsidP="00E34668">
      <w:pPr>
        <w:widowControl/>
        <w:rPr>
          <w:color w:val="231F20"/>
          <w:highlight w:val="yellow"/>
        </w:rPr>
      </w:pPr>
      <w:r w:rsidRPr="00E34668">
        <w:rPr>
          <w:highlight w:val="yellow"/>
        </w:rPr>
        <w:t>3.</w:t>
      </w:r>
      <w:r w:rsidR="00CF2A60">
        <w:rPr>
          <w:highlight w:val="yellow"/>
        </w:rPr>
        <w:t>4.</w:t>
      </w:r>
      <w:r w:rsidR="00D50EAB" w:rsidRPr="00E34668">
        <w:rPr>
          <w:highlight w:val="yellow"/>
        </w:rPr>
        <w:t xml:space="preserve"> </w:t>
      </w:r>
      <w:r w:rsidRPr="00E34668">
        <w:rPr>
          <w:color w:val="231F20"/>
          <w:highlight w:val="yellow"/>
        </w:rPr>
        <w:t xml:space="preserve">Restrain mouse with the thumb and middle finger. Insert </w:t>
      </w:r>
      <w:r w:rsidR="00F53E7A" w:rsidRPr="00F53E7A">
        <w:rPr>
          <w:color w:val="231F20"/>
          <w:highlight w:val="yellow"/>
        </w:rPr>
        <w:t xml:space="preserve">the </w:t>
      </w:r>
      <w:r w:rsidR="00F53E7A" w:rsidRPr="001B2D37">
        <w:rPr>
          <w:rStyle w:val="st"/>
          <w:highlight w:val="yellow"/>
        </w:rPr>
        <w:t xml:space="preserve">28 G 1/2 </w:t>
      </w:r>
      <w:r w:rsidR="00D3384A">
        <w:rPr>
          <w:rStyle w:val="st"/>
          <w:highlight w:val="yellow"/>
        </w:rPr>
        <w:t>in</w:t>
      </w:r>
      <w:r w:rsidR="00F53E7A" w:rsidRPr="001B2D37">
        <w:rPr>
          <w:rStyle w:val="st"/>
          <w:highlight w:val="yellow"/>
        </w:rPr>
        <w:t xml:space="preserve"> </w:t>
      </w:r>
      <w:r w:rsidRPr="00F53E7A">
        <w:rPr>
          <w:color w:val="231F20"/>
          <w:highlight w:val="yellow"/>
        </w:rPr>
        <w:t xml:space="preserve">needle </w:t>
      </w:r>
      <w:r w:rsidR="001A5EBA" w:rsidRPr="00E34668">
        <w:rPr>
          <w:color w:val="231F20"/>
          <w:highlight w:val="yellow"/>
        </w:rPr>
        <w:t xml:space="preserve">with the bevel down </w:t>
      </w:r>
      <w:r w:rsidRPr="00E34668">
        <w:rPr>
          <w:color w:val="231F20"/>
          <w:highlight w:val="yellow"/>
        </w:rPr>
        <w:t xml:space="preserve">lateral to the medial </w:t>
      </w:r>
      <w:proofErr w:type="spellStart"/>
      <w:r w:rsidRPr="00E34668">
        <w:rPr>
          <w:color w:val="231F20"/>
          <w:highlight w:val="yellow"/>
        </w:rPr>
        <w:t>canthus</w:t>
      </w:r>
      <w:proofErr w:type="spellEnd"/>
      <w:r w:rsidRPr="00E34668">
        <w:rPr>
          <w:color w:val="231F20"/>
          <w:highlight w:val="yellow"/>
        </w:rPr>
        <w:t xml:space="preserve">, through the conjunctival membrane </w:t>
      </w:r>
      <w:r w:rsidR="001A5EBA" w:rsidRPr="00E34668">
        <w:rPr>
          <w:color w:val="231F20"/>
          <w:highlight w:val="yellow"/>
        </w:rPr>
        <w:t xml:space="preserve">until the back of the eye is reached. Slightly retract the needle and slowly inject 100 </w:t>
      </w:r>
      <w:proofErr w:type="spellStart"/>
      <w:r w:rsidR="008345C2" w:rsidRPr="00E34668">
        <w:rPr>
          <w:color w:val="231F20"/>
          <w:highlight w:val="yellow"/>
        </w:rPr>
        <w:t>μL</w:t>
      </w:r>
      <w:proofErr w:type="spellEnd"/>
      <w:r w:rsidR="001A5EBA" w:rsidRPr="00E34668">
        <w:rPr>
          <w:color w:val="231F20"/>
          <w:highlight w:val="yellow"/>
        </w:rPr>
        <w:t xml:space="preserve"> of cells (</w:t>
      </w:r>
      <w:r w:rsidR="00CF2A60">
        <w:rPr>
          <w:color w:val="231F20"/>
          <w:highlight w:val="yellow"/>
        </w:rPr>
        <w:t xml:space="preserve">1 x </w:t>
      </w:r>
      <w:r w:rsidR="001A5EBA" w:rsidRPr="00E34668">
        <w:rPr>
          <w:color w:val="231F20"/>
          <w:highlight w:val="yellow"/>
        </w:rPr>
        <w:t>10</w:t>
      </w:r>
      <w:r w:rsidR="001A5EBA" w:rsidRPr="00E34668">
        <w:rPr>
          <w:color w:val="231F20"/>
          <w:highlight w:val="yellow"/>
          <w:vertAlign w:val="superscript"/>
        </w:rPr>
        <w:t>7</w:t>
      </w:r>
      <w:r w:rsidR="001A5EBA" w:rsidRPr="00E34668">
        <w:rPr>
          <w:color w:val="231F20"/>
          <w:highlight w:val="yellow"/>
        </w:rPr>
        <w:t xml:space="preserve"> cells).</w:t>
      </w:r>
    </w:p>
    <w:p w14:paraId="685FC33A" w14:textId="77777777" w:rsidR="00843BF0" w:rsidRPr="00E34668" w:rsidRDefault="00843BF0" w:rsidP="00E34668">
      <w:pPr>
        <w:widowControl/>
        <w:rPr>
          <w:color w:val="231F20"/>
          <w:highlight w:val="yellow"/>
        </w:rPr>
      </w:pPr>
    </w:p>
    <w:p w14:paraId="0C6C64CE" w14:textId="249E1947" w:rsidR="00CF2A60" w:rsidRDefault="001A5EBA" w:rsidP="00E34668">
      <w:pPr>
        <w:widowControl/>
        <w:rPr>
          <w:color w:val="231F20"/>
          <w:highlight w:val="yellow"/>
        </w:rPr>
      </w:pPr>
      <w:r w:rsidRPr="00E34668">
        <w:rPr>
          <w:color w:val="231F20"/>
          <w:highlight w:val="yellow"/>
        </w:rPr>
        <w:t>3.</w:t>
      </w:r>
      <w:r w:rsidR="00CF2A60">
        <w:rPr>
          <w:color w:val="231F20"/>
          <w:highlight w:val="yellow"/>
        </w:rPr>
        <w:t>5.</w:t>
      </w:r>
      <w:r w:rsidRPr="00E34668">
        <w:rPr>
          <w:color w:val="231F20"/>
          <w:highlight w:val="yellow"/>
        </w:rPr>
        <w:t xml:space="preserve"> </w:t>
      </w:r>
      <w:r w:rsidR="00F53E7A">
        <w:rPr>
          <w:color w:val="231F20"/>
          <w:highlight w:val="yellow"/>
        </w:rPr>
        <w:t xml:space="preserve">Fully retract the needle and properly dispose of the syringe and needle. </w:t>
      </w:r>
      <w:r w:rsidRPr="00E34668">
        <w:rPr>
          <w:color w:val="231F20"/>
          <w:highlight w:val="yellow"/>
        </w:rPr>
        <w:t>Close the</w:t>
      </w:r>
      <w:r w:rsidR="00311BFC" w:rsidRPr="00E34668">
        <w:rPr>
          <w:color w:val="231F20"/>
          <w:highlight w:val="yellow"/>
        </w:rPr>
        <w:t xml:space="preserve"> eyelid </w:t>
      </w:r>
      <w:r w:rsidRPr="00E34668">
        <w:rPr>
          <w:color w:val="231F20"/>
          <w:highlight w:val="yellow"/>
        </w:rPr>
        <w:t>and apply</w:t>
      </w:r>
      <w:r w:rsidR="00311BFC" w:rsidRPr="00E34668">
        <w:rPr>
          <w:color w:val="231F20"/>
          <w:highlight w:val="yellow"/>
        </w:rPr>
        <w:t xml:space="preserve"> mild pressure to the injection site with a gauze sponge. </w:t>
      </w:r>
    </w:p>
    <w:p w14:paraId="06D7781C" w14:textId="77777777" w:rsidR="00CF2A60" w:rsidRDefault="00CF2A60" w:rsidP="00E34668">
      <w:pPr>
        <w:widowControl/>
        <w:rPr>
          <w:color w:val="231F20"/>
          <w:highlight w:val="yellow"/>
        </w:rPr>
      </w:pPr>
    </w:p>
    <w:p w14:paraId="1F181C28" w14:textId="661B5317" w:rsidR="001A5EBA" w:rsidRPr="00E34668" w:rsidRDefault="00CF2A60" w:rsidP="00E34668">
      <w:pPr>
        <w:widowControl/>
        <w:rPr>
          <w:color w:val="231F20"/>
        </w:rPr>
      </w:pPr>
      <w:r>
        <w:rPr>
          <w:color w:val="231F20"/>
          <w:highlight w:val="yellow"/>
        </w:rPr>
        <w:t xml:space="preserve">3.6. </w:t>
      </w:r>
      <w:r w:rsidR="001A5EBA" w:rsidRPr="00E34668">
        <w:rPr>
          <w:color w:val="231F20"/>
          <w:highlight w:val="yellow"/>
        </w:rPr>
        <w:t xml:space="preserve">Examine the injection site </w:t>
      </w:r>
      <w:r w:rsidR="00311BFC" w:rsidRPr="00E34668">
        <w:rPr>
          <w:color w:val="231F20"/>
          <w:highlight w:val="yellow"/>
        </w:rPr>
        <w:t>for swelling or other visible trauma.</w:t>
      </w:r>
      <w:r w:rsidR="00230935" w:rsidRPr="00E34668">
        <w:rPr>
          <w:color w:val="231F20"/>
          <w:highlight w:val="yellow"/>
        </w:rPr>
        <w:t xml:space="preserve"> </w:t>
      </w:r>
      <w:r w:rsidR="001A5EBA" w:rsidRPr="00E34668">
        <w:rPr>
          <w:color w:val="231F20"/>
          <w:highlight w:val="yellow"/>
        </w:rPr>
        <w:t xml:space="preserve">Allow </w:t>
      </w:r>
      <w:r>
        <w:rPr>
          <w:color w:val="231F20"/>
          <w:highlight w:val="yellow"/>
        </w:rPr>
        <w:t xml:space="preserve">the </w:t>
      </w:r>
      <w:r w:rsidR="001A5EBA" w:rsidRPr="00E34668">
        <w:rPr>
          <w:color w:val="231F20"/>
          <w:highlight w:val="yellow"/>
        </w:rPr>
        <w:t>mouse to regain consciousness in a sterile cage lined with paper towels to prevent aspiration of bedding before moving to home cage.</w:t>
      </w:r>
    </w:p>
    <w:p w14:paraId="4A19523C" w14:textId="77777777" w:rsidR="00230935" w:rsidRPr="00E34668" w:rsidRDefault="00230935" w:rsidP="00E34668">
      <w:pPr>
        <w:widowControl/>
        <w:rPr>
          <w:color w:val="231F20"/>
        </w:rPr>
      </w:pPr>
    </w:p>
    <w:p w14:paraId="39855A7F" w14:textId="7B4AE87F" w:rsidR="00230935" w:rsidRPr="00E34668" w:rsidRDefault="006A4DE2" w:rsidP="00E34668">
      <w:pPr>
        <w:widowControl/>
        <w:rPr>
          <w:color w:val="231F20"/>
        </w:rPr>
      </w:pPr>
      <w:r>
        <w:rPr>
          <w:color w:val="231F20"/>
        </w:rPr>
        <w:t xml:space="preserve">NOTE: </w:t>
      </w:r>
      <w:r w:rsidR="00230935" w:rsidRPr="00E34668">
        <w:rPr>
          <w:color w:val="231F20"/>
        </w:rPr>
        <w:t>Tail vein injection is an alternative method of intravenous injection of PBMC for this protocol</w:t>
      </w:r>
      <w:r w:rsidR="007205CA" w:rsidRPr="00E34668">
        <w:rPr>
          <w:color w:val="231F20"/>
        </w:rPr>
        <w:t xml:space="preserve"> as described by </w:t>
      </w:r>
      <w:proofErr w:type="spellStart"/>
      <w:r w:rsidR="007205CA" w:rsidRPr="00E34668">
        <w:rPr>
          <w:color w:val="231F20"/>
        </w:rPr>
        <w:t>Macholz</w:t>
      </w:r>
      <w:proofErr w:type="spellEnd"/>
      <w:r w:rsidR="007205CA" w:rsidRPr="00E34668">
        <w:rPr>
          <w:color w:val="231F20"/>
        </w:rPr>
        <w:t xml:space="preserve"> </w:t>
      </w:r>
      <w:r w:rsidR="00EB3C35" w:rsidRPr="00EB3C35">
        <w:rPr>
          <w:color w:val="231F20"/>
        </w:rPr>
        <w:t>et al.</w:t>
      </w:r>
      <w:r w:rsidR="007205CA" w:rsidRPr="00E34668">
        <w:rPr>
          <w:color w:val="231F20"/>
        </w:rPr>
        <w:fldChar w:fldCharType="begin"/>
      </w:r>
      <w:r w:rsidR="00410077" w:rsidRPr="00E34668">
        <w:rPr>
          <w:color w:val="231F20"/>
        </w:rPr>
        <w:instrText xml:space="preserve"> ADDIN EN.CITE &lt;EndNote&gt;&lt;Cite&gt;&lt;Author&gt;Machholz&lt;/Author&gt;&lt;Year&gt;2012&lt;/Year&gt;&lt;RecNum&gt;553&lt;/RecNum&gt;&lt;DisplayText&gt;&lt;style face="superscript"&gt;22&lt;/style&gt;&lt;/DisplayText&gt;&lt;record&gt;&lt;rec-number&gt;553&lt;/rec-number&gt;&lt;foreign-keys&gt;&lt;key app="EN" db-id="5rwepzavrtvz5le5rv8xarf4ess5swaapsdf" timestamp="1539398991"&gt;553&lt;/key&gt;&lt;/foreign-keys&gt;&lt;ref-type name="Journal Article"&gt;17&lt;/ref-type&gt;&lt;contributors&gt;&lt;authors&gt;&lt;author&gt;Machholz, E.&lt;/author&gt;&lt;author&gt;Mulder, G.&lt;/author&gt;&lt;author&gt;Ruiz, C.&lt;/author&gt;&lt;author&gt;Corning, B. F.&lt;/author&gt;&lt;author&gt;Pritchett-Corning, K. R.&lt;/author&gt;&lt;/authors&gt;&lt;/contributors&gt;&lt;auth-address&gt;Insourcing Solutions, Charles River, USA.&lt;/auth-address&gt;&lt;titles&gt;&lt;title&gt;Manual restraint and common compound administration routes in mice and ra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7&lt;/number&gt;&lt;keywords&gt;&lt;keyword&gt;Animals&lt;/keyword&gt;&lt;keyword&gt;Drug Administration Routes&lt;/keyword&gt;&lt;keyword&gt;Immobilization/*methods&lt;/keyword&gt;&lt;keyword&gt;Male&lt;/keyword&gt;&lt;keyword&gt;Mice&lt;/keyword&gt;&lt;keyword&gt;Rats&lt;/keyword&gt;&lt;/keywords&gt;&lt;dates&gt;&lt;year&gt;2012&lt;/year&gt;&lt;pub-dates&gt;&lt;date&gt;Sep 26&lt;/date&gt;&lt;/pub-dates&gt;&lt;/dates&gt;&lt;isbn&gt;1940-087X (Electronic)&amp;#xD;1940-087X (Linking)&lt;/isbn&gt;&lt;accession-num&gt;23051623&lt;/accession-num&gt;&lt;urls&gt;&lt;related-urls&gt;&lt;url&gt;http://www.ncbi.nlm.nih.gov/pubmed/23051623&lt;/url&gt;&lt;/related-urls&gt;&lt;/urls&gt;&lt;custom2&gt;3490254&lt;/custom2&gt;&lt;electronic-resource-num&gt;10.3791/2771&lt;/electronic-resource-num&gt;&lt;/record&gt;&lt;/Cite&gt;&lt;/EndNote&gt;</w:instrText>
      </w:r>
      <w:r w:rsidR="007205CA" w:rsidRPr="00E34668">
        <w:rPr>
          <w:color w:val="231F20"/>
        </w:rPr>
        <w:fldChar w:fldCharType="separate"/>
      </w:r>
      <w:r w:rsidR="00410077" w:rsidRPr="00E34668">
        <w:rPr>
          <w:noProof/>
          <w:color w:val="231F20"/>
          <w:vertAlign w:val="superscript"/>
        </w:rPr>
        <w:t>22</w:t>
      </w:r>
      <w:r w:rsidR="007205CA" w:rsidRPr="00E34668">
        <w:rPr>
          <w:color w:val="231F20"/>
        </w:rPr>
        <w:fldChar w:fldCharType="end"/>
      </w:r>
      <w:r w:rsidR="00230935" w:rsidRPr="00E34668">
        <w:rPr>
          <w:color w:val="231F20"/>
        </w:rPr>
        <w:t xml:space="preserve">. </w:t>
      </w:r>
    </w:p>
    <w:p w14:paraId="4365B72A" w14:textId="77777777" w:rsidR="00BF13EA" w:rsidRPr="00E34668" w:rsidRDefault="00BF13EA" w:rsidP="00E34668"/>
    <w:p w14:paraId="6B9C6E91" w14:textId="3C858052" w:rsidR="00843BF0" w:rsidRPr="00E34668" w:rsidRDefault="00BF13EA" w:rsidP="00E34668">
      <w:r w:rsidRPr="00E34668">
        <w:rPr>
          <w:b/>
          <w:highlight w:val="yellow"/>
        </w:rPr>
        <w:t>4. Clinical Scoring of acute GVHD in Mice</w:t>
      </w:r>
      <w:r w:rsidR="00984DCE" w:rsidRPr="00E34668">
        <w:rPr>
          <w:b/>
          <w:highlight w:val="yellow"/>
        </w:rPr>
        <w:t xml:space="preserve"> (Figure 1)</w:t>
      </w:r>
      <w:r w:rsidR="006F2FFE" w:rsidRPr="00E34668">
        <w:rPr>
          <w:b/>
          <w:highlight w:val="yellow"/>
        </w:rPr>
        <w:fldChar w:fldCharType="begin">
          <w:fldData xml:space="preserve">PEVuZE5vdGU+PENpdGU+PEF1dGhvcj5Db29rZTwvQXV0aG9yPjxZZWFyPjE5OTY8L1llYXI+PFJl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jMwLTk8L3BhZ2VzPjx2b2x1bWU+ODg8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</w:fldData>
        </w:fldChar>
      </w:r>
      <w:r w:rsidR="00410077" w:rsidRPr="00E34668">
        <w:rPr>
          <w:b/>
          <w:highlight w:val="yellow"/>
        </w:rPr>
        <w:instrText xml:space="preserve"> ADDIN EN.CITE </w:instrText>
      </w:r>
      <w:r w:rsidR="00410077" w:rsidRPr="00E34668">
        <w:rPr>
          <w:b/>
          <w:highlight w:val="yellow"/>
        </w:rPr>
        <w:fldChar w:fldCharType="begin">
          <w:fldData xml:space="preserve">PEVuZE5vdGU+PENpdGU+PEF1dGhvcj5Db29rZTwvQXV0aG9yPjxZZWFyPjE5OTY8L1llYXI+PFJl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jMwLTk8L3BhZ2VzPjx2b2x1bWU+ODg8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</w:fldData>
        </w:fldChar>
      </w:r>
      <w:r w:rsidR="00410077" w:rsidRPr="00E34668">
        <w:rPr>
          <w:b/>
          <w:highlight w:val="yellow"/>
        </w:rPr>
        <w:instrText xml:space="preserve"> ADDIN EN.CITE.DATA </w:instrText>
      </w:r>
      <w:r w:rsidR="00410077" w:rsidRPr="00E34668">
        <w:rPr>
          <w:b/>
          <w:highlight w:val="yellow"/>
        </w:rPr>
      </w:r>
      <w:r w:rsidR="00410077" w:rsidRPr="00E34668">
        <w:rPr>
          <w:b/>
          <w:highlight w:val="yellow"/>
        </w:rPr>
        <w:fldChar w:fldCharType="end"/>
      </w:r>
      <w:r w:rsidR="006F2FFE" w:rsidRPr="00E34668">
        <w:rPr>
          <w:b/>
          <w:highlight w:val="yellow"/>
        </w:rPr>
      </w:r>
      <w:r w:rsidR="006F2FFE" w:rsidRPr="00E34668">
        <w:rPr>
          <w:b/>
          <w:highlight w:val="yellow"/>
        </w:rPr>
        <w:fldChar w:fldCharType="separate"/>
      </w:r>
      <w:r w:rsidR="00410077" w:rsidRPr="00E34668">
        <w:rPr>
          <w:b/>
          <w:noProof/>
          <w:highlight w:val="yellow"/>
          <w:vertAlign w:val="superscript"/>
        </w:rPr>
        <w:t>23</w:t>
      </w:r>
      <w:r w:rsidR="006F2FFE" w:rsidRPr="00E34668">
        <w:rPr>
          <w:b/>
          <w:highlight w:val="yellow"/>
        </w:rPr>
        <w:fldChar w:fldCharType="end"/>
      </w:r>
      <w:r w:rsidR="009E6213" w:rsidRPr="00E34668">
        <w:rPr>
          <w:b/>
          <w:highlight w:val="yellow"/>
        </w:rPr>
        <w:t xml:space="preserve"> </w:t>
      </w:r>
    </w:p>
    <w:p w14:paraId="33AA17AB" w14:textId="77777777" w:rsidR="009E6213" w:rsidRPr="00E34668" w:rsidRDefault="009E6213" w:rsidP="00E34668"/>
    <w:p w14:paraId="6C54BF48" w14:textId="46D5D82E" w:rsidR="00384527" w:rsidRDefault="00981F4F" w:rsidP="00E34668">
      <w:pPr>
        <w:widowControl/>
        <w:autoSpaceDE/>
        <w:autoSpaceDN/>
        <w:adjustRightInd/>
        <w:rPr>
          <w:color w:val="auto"/>
          <w:highlight w:val="yellow"/>
        </w:rPr>
      </w:pPr>
      <w:r w:rsidRPr="00E34668">
        <w:rPr>
          <w:highlight w:val="yellow"/>
        </w:rPr>
        <w:t>4</w:t>
      </w:r>
      <w:r w:rsidR="00384527">
        <w:rPr>
          <w:highlight w:val="yellow"/>
        </w:rPr>
        <w:t xml:space="preserve">.1. Measure </w:t>
      </w:r>
      <w:r w:rsidR="00B719E6" w:rsidRPr="00384527">
        <w:rPr>
          <w:color w:val="auto"/>
          <w:highlight w:val="yellow"/>
        </w:rPr>
        <w:t xml:space="preserve">GVHD score </w:t>
      </w:r>
      <w:r w:rsidR="00384527">
        <w:rPr>
          <w:color w:val="auto"/>
          <w:highlight w:val="yellow"/>
        </w:rPr>
        <w:t>e</w:t>
      </w:r>
      <w:r w:rsidR="00B719E6" w:rsidRPr="00384527">
        <w:rPr>
          <w:color w:val="auto"/>
          <w:highlight w:val="yellow"/>
        </w:rPr>
        <w:t>very other day until mice reach a score of a 2 and then every day until day of sacrifice.</w:t>
      </w:r>
      <w:r w:rsidR="00B719E6" w:rsidRPr="00E34668">
        <w:rPr>
          <w:color w:val="auto"/>
          <w:highlight w:val="yellow"/>
        </w:rPr>
        <w:t xml:space="preserve">  </w:t>
      </w:r>
    </w:p>
    <w:p w14:paraId="6322EAD7" w14:textId="77777777" w:rsidR="00384527" w:rsidRDefault="00384527" w:rsidP="00E34668">
      <w:pPr>
        <w:widowControl/>
        <w:autoSpaceDE/>
        <w:autoSpaceDN/>
        <w:adjustRightInd/>
        <w:rPr>
          <w:color w:val="auto"/>
          <w:highlight w:val="yellow"/>
        </w:rPr>
      </w:pPr>
    </w:p>
    <w:p w14:paraId="775E0898" w14:textId="1C7D0DB3" w:rsidR="00981F4F" w:rsidRPr="00E34668" w:rsidRDefault="00384527" w:rsidP="00E34668">
      <w:pPr>
        <w:widowControl/>
        <w:autoSpaceDE/>
        <w:autoSpaceDN/>
        <w:adjustRightInd/>
        <w:rPr>
          <w:highlight w:val="yellow"/>
        </w:rPr>
      </w:pPr>
      <w:r>
        <w:rPr>
          <w:color w:val="auto"/>
          <w:highlight w:val="yellow"/>
        </w:rPr>
        <w:t xml:space="preserve">4.1.1. </w:t>
      </w:r>
      <w:r w:rsidR="00BD4D3E" w:rsidRPr="00E34668">
        <w:rPr>
          <w:highlight w:val="yellow"/>
        </w:rPr>
        <w:t>P</w:t>
      </w:r>
      <w:r w:rsidR="009E6213" w:rsidRPr="00E34668">
        <w:rPr>
          <w:highlight w:val="yellow"/>
        </w:rPr>
        <w:t>lace</w:t>
      </w:r>
      <w:r>
        <w:rPr>
          <w:highlight w:val="yellow"/>
        </w:rPr>
        <w:t xml:space="preserve"> the</w:t>
      </w:r>
      <w:r w:rsidR="009E6213" w:rsidRPr="00E34668">
        <w:rPr>
          <w:highlight w:val="yellow"/>
        </w:rPr>
        <w:t xml:space="preserve"> cage </w:t>
      </w:r>
      <w:r w:rsidR="00BD4D3E" w:rsidRPr="00E34668">
        <w:rPr>
          <w:highlight w:val="yellow"/>
        </w:rPr>
        <w:t>in</w:t>
      </w:r>
      <w:r w:rsidR="00CF333A" w:rsidRPr="00E34668">
        <w:rPr>
          <w:highlight w:val="yellow"/>
        </w:rPr>
        <w:t xml:space="preserve"> </w:t>
      </w:r>
      <w:r w:rsidR="004B443F" w:rsidRPr="00E34668">
        <w:rPr>
          <w:highlight w:val="yellow"/>
        </w:rPr>
        <w:t xml:space="preserve">a </w:t>
      </w:r>
      <w:r w:rsidR="00CF333A" w:rsidRPr="00E34668">
        <w:rPr>
          <w:highlight w:val="yellow"/>
        </w:rPr>
        <w:t>laminar flow hood</w:t>
      </w:r>
      <w:r w:rsidR="00BD4D3E" w:rsidRPr="00E34668">
        <w:rPr>
          <w:highlight w:val="yellow"/>
        </w:rPr>
        <w:t>, remove the food and water and put the lid back on.</w:t>
      </w:r>
      <w:r w:rsidR="009E6213" w:rsidRPr="00E34668">
        <w:rPr>
          <w:highlight w:val="yellow"/>
        </w:rPr>
        <w:t xml:space="preserve"> Score </w:t>
      </w:r>
      <w:r w:rsidR="009E6213" w:rsidRPr="00E34668">
        <w:rPr>
          <w:b/>
          <w:highlight w:val="yellow"/>
        </w:rPr>
        <w:t>activity</w:t>
      </w:r>
      <w:r w:rsidR="009E6213" w:rsidRPr="00E34668">
        <w:rPr>
          <w:highlight w:val="yellow"/>
        </w:rPr>
        <w:t xml:space="preserve"> by observing mice for 5 min and assign scores as follows: </w:t>
      </w:r>
      <w:r w:rsidR="00BD4D3E" w:rsidRPr="00E34668">
        <w:rPr>
          <w:highlight w:val="yellow"/>
        </w:rPr>
        <w:t>0</w:t>
      </w:r>
      <w:r>
        <w:rPr>
          <w:highlight w:val="yellow"/>
        </w:rPr>
        <w:t xml:space="preserve"> </w:t>
      </w:r>
      <w:r w:rsidR="00BD4D3E" w:rsidRPr="00E34668">
        <w:rPr>
          <w:highlight w:val="yellow"/>
        </w:rPr>
        <w:t xml:space="preserve">= mouse </w:t>
      </w:r>
      <w:r w:rsidR="00BD4D3E" w:rsidRPr="00384527">
        <w:rPr>
          <w:highlight w:val="yellow"/>
        </w:rPr>
        <w:t xml:space="preserve">starts </w:t>
      </w:r>
      <w:r w:rsidR="003661FB" w:rsidRPr="00384527">
        <w:rPr>
          <w:highlight w:val="yellow"/>
        </w:rPr>
        <w:t xml:space="preserve">walking </w:t>
      </w:r>
      <w:r w:rsidR="00BD4D3E" w:rsidRPr="00384527">
        <w:rPr>
          <w:highlight w:val="yellow"/>
        </w:rPr>
        <w:t xml:space="preserve">within a couple minutes and keeps </w:t>
      </w:r>
      <w:r w:rsidR="003661FB" w:rsidRPr="00384527">
        <w:rPr>
          <w:highlight w:val="yellow"/>
        </w:rPr>
        <w:t>walking</w:t>
      </w:r>
      <w:r w:rsidR="003661FB" w:rsidRPr="00E34668">
        <w:rPr>
          <w:highlight w:val="yellow"/>
        </w:rPr>
        <w:t xml:space="preserve"> </w:t>
      </w:r>
      <w:r w:rsidR="00BD4D3E" w:rsidRPr="00E34668">
        <w:rPr>
          <w:highlight w:val="yellow"/>
        </w:rPr>
        <w:t>around cage</w:t>
      </w:r>
      <w:r w:rsidR="00981F4F" w:rsidRPr="00E34668">
        <w:rPr>
          <w:highlight w:val="yellow"/>
        </w:rPr>
        <w:t xml:space="preserve">, </w:t>
      </w:r>
      <w:r w:rsidR="00BD4D3E" w:rsidRPr="00E34668">
        <w:rPr>
          <w:highlight w:val="yellow"/>
        </w:rPr>
        <w:t>1</w:t>
      </w:r>
      <w:r>
        <w:rPr>
          <w:highlight w:val="yellow"/>
        </w:rPr>
        <w:t xml:space="preserve"> </w:t>
      </w:r>
      <w:r w:rsidR="00BD4D3E" w:rsidRPr="00E34668">
        <w:rPr>
          <w:highlight w:val="yellow"/>
        </w:rPr>
        <w:t xml:space="preserve">= mouse takes a more than a couple minutes to get up and </w:t>
      </w:r>
      <w:r w:rsidR="003661FB" w:rsidRPr="00384527">
        <w:rPr>
          <w:highlight w:val="yellow"/>
        </w:rPr>
        <w:t>walks</w:t>
      </w:r>
      <w:r w:rsidR="003661FB" w:rsidRPr="00E34668">
        <w:rPr>
          <w:highlight w:val="yellow"/>
        </w:rPr>
        <w:t xml:space="preserve"> </w:t>
      </w:r>
      <w:r w:rsidR="00BD4D3E" w:rsidRPr="00E34668">
        <w:rPr>
          <w:highlight w:val="yellow"/>
        </w:rPr>
        <w:t>slowly around cage</w:t>
      </w:r>
      <w:r w:rsidR="00981F4F" w:rsidRPr="00E34668">
        <w:rPr>
          <w:highlight w:val="yellow"/>
        </w:rPr>
        <w:t xml:space="preserve">, </w:t>
      </w:r>
      <w:r w:rsidR="00BD4D3E" w:rsidRPr="00E34668">
        <w:rPr>
          <w:highlight w:val="yellow"/>
        </w:rPr>
        <w:t>2</w:t>
      </w:r>
      <w:r>
        <w:rPr>
          <w:highlight w:val="yellow"/>
        </w:rPr>
        <w:t xml:space="preserve"> </w:t>
      </w:r>
      <w:r w:rsidR="00BD4D3E" w:rsidRPr="00E34668">
        <w:rPr>
          <w:highlight w:val="yellow"/>
        </w:rPr>
        <w:t xml:space="preserve">= mouse doesn’t get up in 5 min and only </w:t>
      </w:r>
      <w:r w:rsidR="003661FB" w:rsidRPr="00384527">
        <w:rPr>
          <w:highlight w:val="yellow"/>
        </w:rPr>
        <w:t xml:space="preserve">walks </w:t>
      </w:r>
      <w:r w:rsidR="00BD4D3E" w:rsidRPr="00E34668">
        <w:rPr>
          <w:highlight w:val="yellow"/>
        </w:rPr>
        <w:t>when touched</w:t>
      </w:r>
      <w:r w:rsidR="00981F4F" w:rsidRPr="00E34668">
        <w:rPr>
          <w:highlight w:val="yellow"/>
        </w:rPr>
        <w:t>.</w:t>
      </w:r>
    </w:p>
    <w:p w14:paraId="7D4F50F8" w14:textId="77777777" w:rsidR="00843BF0" w:rsidRPr="00E34668" w:rsidRDefault="00843BF0" w:rsidP="00E34668">
      <w:pPr>
        <w:widowControl/>
        <w:autoSpaceDE/>
        <w:autoSpaceDN/>
        <w:adjustRightInd/>
        <w:rPr>
          <w:highlight w:val="yellow"/>
        </w:rPr>
      </w:pPr>
    </w:p>
    <w:p w14:paraId="1C7E92D6" w14:textId="77777777" w:rsidR="006A4DE2" w:rsidRDefault="00981F4F" w:rsidP="00E34668">
      <w:pPr>
        <w:widowControl/>
        <w:autoSpaceDE/>
        <w:autoSpaceDN/>
        <w:adjustRightInd/>
        <w:rPr>
          <w:highlight w:val="yellow"/>
        </w:rPr>
      </w:pPr>
      <w:r w:rsidRPr="00E34668">
        <w:rPr>
          <w:highlight w:val="yellow"/>
        </w:rPr>
        <w:t>4.</w:t>
      </w:r>
      <w:r w:rsidR="00384527">
        <w:rPr>
          <w:highlight w:val="yellow"/>
        </w:rPr>
        <w:t xml:space="preserve">2. </w:t>
      </w:r>
      <w:r w:rsidR="00BD4D3E" w:rsidRPr="00E34668">
        <w:rPr>
          <w:highlight w:val="yellow"/>
        </w:rPr>
        <w:t xml:space="preserve">Weigh each mouse in a glass beaker and </w:t>
      </w:r>
      <w:r w:rsidR="00DC6379" w:rsidRPr="00E34668">
        <w:rPr>
          <w:highlight w:val="yellow"/>
        </w:rPr>
        <w:t xml:space="preserve">give a </w:t>
      </w:r>
      <w:r w:rsidR="00DC6379" w:rsidRPr="00E34668">
        <w:rPr>
          <w:b/>
          <w:highlight w:val="yellow"/>
        </w:rPr>
        <w:t>weight loss</w:t>
      </w:r>
      <w:r w:rsidR="00DC6379" w:rsidRPr="00E34668">
        <w:rPr>
          <w:highlight w:val="yellow"/>
        </w:rPr>
        <w:t xml:space="preserve"> score: 0</w:t>
      </w:r>
      <w:r w:rsidR="006A4DE2">
        <w:rPr>
          <w:highlight w:val="yellow"/>
        </w:rPr>
        <w:t xml:space="preserve"> </w:t>
      </w:r>
      <w:r w:rsidR="00DC6379" w:rsidRPr="00E34668">
        <w:rPr>
          <w:highlight w:val="yellow"/>
        </w:rPr>
        <w:t>= &lt;10% change, 1</w:t>
      </w:r>
      <w:r w:rsidR="006A4DE2">
        <w:rPr>
          <w:highlight w:val="yellow"/>
        </w:rPr>
        <w:t xml:space="preserve"> </w:t>
      </w:r>
      <w:r w:rsidR="00DC6379" w:rsidRPr="00E34668">
        <w:rPr>
          <w:highlight w:val="yellow"/>
        </w:rPr>
        <w:t>= 10</w:t>
      </w:r>
      <w:r w:rsidR="006A4DE2">
        <w:rPr>
          <w:highlight w:val="yellow"/>
        </w:rPr>
        <w:t>–</w:t>
      </w:r>
      <w:r w:rsidR="00DC6379" w:rsidRPr="00E34668">
        <w:rPr>
          <w:highlight w:val="yellow"/>
        </w:rPr>
        <w:t>25% change and 2</w:t>
      </w:r>
      <w:r w:rsidR="006A4DE2">
        <w:rPr>
          <w:highlight w:val="yellow"/>
        </w:rPr>
        <w:t xml:space="preserve"> </w:t>
      </w:r>
      <w:r w:rsidR="00DC6379" w:rsidRPr="00E34668">
        <w:rPr>
          <w:highlight w:val="yellow"/>
        </w:rPr>
        <w:t>= &gt;25% change.</w:t>
      </w:r>
      <w:r w:rsidR="009E6213" w:rsidRPr="00E34668">
        <w:rPr>
          <w:highlight w:val="yellow"/>
        </w:rPr>
        <w:t xml:space="preserve"> </w:t>
      </w:r>
    </w:p>
    <w:p w14:paraId="2683E01B" w14:textId="77777777" w:rsidR="006A4DE2" w:rsidRDefault="006A4DE2" w:rsidP="00E34668">
      <w:pPr>
        <w:widowControl/>
        <w:autoSpaceDE/>
        <w:autoSpaceDN/>
        <w:adjustRightInd/>
        <w:rPr>
          <w:highlight w:val="yellow"/>
        </w:rPr>
      </w:pPr>
    </w:p>
    <w:p w14:paraId="347037E1" w14:textId="39BB2B7F" w:rsidR="00981F4F" w:rsidRPr="00E34668" w:rsidRDefault="006A4DE2" w:rsidP="00E34668">
      <w:pPr>
        <w:widowControl/>
        <w:autoSpaceDE/>
        <w:autoSpaceDN/>
        <w:adjustRightInd/>
      </w:pPr>
      <w:r>
        <w:rPr>
          <w:highlight w:val="yellow"/>
        </w:rPr>
        <w:t xml:space="preserve">4.3. </w:t>
      </w:r>
      <w:r w:rsidR="00DC6379" w:rsidRPr="00E34668">
        <w:rPr>
          <w:highlight w:val="yellow"/>
        </w:rPr>
        <w:t xml:space="preserve">While the mouse is </w:t>
      </w:r>
      <w:r w:rsidR="009E6213" w:rsidRPr="00E34668">
        <w:rPr>
          <w:highlight w:val="yellow"/>
        </w:rPr>
        <w:t xml:space="preserve">still </w:t>
      </w:r>
      <w:r w:rsidR="00DC6379" w:rsidRPr="00E34668">
        <w:rPr>
          <w:highlight w:val="yellow"/>
        </w:rPr>
        <w:t xml:space="preserve">in the beaker, </w:t>
      </w:r>
      <w:r w:rsidR="00BD4D3E" w:rsidRPr="00E34668">
        <w:rPr>
          <w:highlight w:val="yellow"/>
        </w:rPr>
        <w:t xml:space="preserve">inspect for </w:t>
      </w:r>
      <w:r w:rsidR="00DC6379" w:rsidRPr="00E34668">
        <w:rPr>
          <w:b/>
          <w:highlight w:val="yellow"/>
        </w:rPr>
        <w:t>posture</w:t>
      </w:r>
      <w:r w:rsidR="00DC6379" w:rsidRPr="00E34668">
        <w:rPr>
          <w:highlight w:val="yellow"/>
        </w:rPr>
        <w:t>: 0</w:t>
      </w:r>
      <w:r>
        <w:rPr>
          <w:highlight w:val="yellow"/>
        </w:rPr>
        <w:t xml:space="preserve"> </w:t>
      </w:r>
      <w:r w:rsidR="00DC6379" w:rsidRPr="00E34668">
        <w:rPr>
          <w:highlight w:val="yellow"/>
        </w:rPr>
        <w:t>= normal, 1</w:t>
      </w:r>
      <w:r>
        <w:rPr>
          <w:highlight w:val="yellow"/>
        </w:rPr>
        <w:t xml:space="preserve"> </w:t>
      </w:r>
      <w:r w:rsidR="00DC6379" w:rsidRPr="00E34668">
        <w:rPr>
          <w:highlight w:val="yellow"/>
        </w:rPr>
        <w:t>= hunching at rest, 2</w:t>
      </w:r>
      <w:r>
        <w:rPr>
          <w:highlight w:val="yellow"/>
        </w:rPr>
        <w:t xml:space="preserve"> </w:t>
      </w:r>
      <w:r w:rsidR="00DC6379" w:rsidRPr="00E34668">
        <w:rPr>
          <w:highlight w:val="yellow"/>
        </w:rPr>
        <w:t>=</w:t>
      </w:r>
      <w:r>
        <w:rPr>
          <w:highlight w:val="yellow"/>
        </w:rPr>
        <w:t xml:space="preserve"> </w:t>
      </w:r>
      <w:r w:rsidR="00DC6379" w:rsidRPr="00E34668">
        <w:rPr>
          <w:highlight w:val="yellow"/>
        </w:rPr>
        <w:t>hunching impairs movement</w:t>
      </w:r>
      <w:r>
        <w:rPr>
          <w:highlight w:val="yellow"/>
        </w:rPr>
        <w:t>;</w:t>
      </w:r>
      <w:r w:rsidR="00DC6379" w:rsidRPr="00E34668">
        <w:rPr>
          <w:highlight w:val="yellow"/>
        </w:rPr>
        <w:t xml:space="preserve"> </w:t>
      </w:r>
      <w:r w:rsidR="00BD4D3E" w:rsidRPr="00E34668">
        <w:rPr>
          <w:b/>
          <w:highlight w:val="yellow"/>
        </w:rPr>
        <w:t>fur texture</w:t>
      </w:r>
      <w:r w:rsidR="00DC6379" w:rsidRPr="00E34668">
        <w:rPr>
          <w:highlight w:val="yellow"/>
        </w:rPr>
        <w:t>: 0</w:t>
      </w:r>
      <w:r>
        <w:rPr>
          <w:highlight w:val="yellow"/>
        </w:rPr>
        <w:t xml:space="preserve"> </w:t>
      </w:r>
      <w:r w:rsidR="00DC6379" w:rsidRPr="00E34668">
        <w:rPr>
          <w:highlight w:val="yellow"/>
        </w:rPr>
        <w:t>= normal, 1</w:t>
      </w:r>
      <w:r>
        <w:rPr>
          <w:highlight w:val="yellow"/>
        </w:rPr>
        <w:t xml:space="preserve"> </w:t>
      </w:r>
      <w:r w:rsidR="00DC6379" w:rsidRPr="00E34668">
        <w:rPr>
          <w:highlight w:val="yellow"/>
        </w:rPr>
        <w:t>= mild to moderate ruffling, 2</w:t>
      </w:r>
      <w:r>
        <w:rPr>
          <w:highlight w:val="yellow"/>
        </w:rPr>
        <w:t xml:space="preserve"> </w:t>
      </w:r>
      <w:r w:rsidR="00DC6379" w:rsidRPr="00E34668">
        <w:rPr>
          <w:highlight w:val="yellow"/>
        </w:rPr>
        <w:t>= severe ruffling</w:t>
      </w:r>
      <w:r w:rsidR="00BD4D3E" w:rsidRPr="00E34668">
        <w:rPr>
          <w:highlight w:val="yellow"/>
        </w:rPr>
        <w:t xml:space="preserve">, </w:t>
      </w:r>
      <w:r w:rsidR="00DC6379" w:rsidRPr="00E34668">
        <w:rPr>
          <w:highlight w:val="yellow"/>
        </w:rPr>
        <w:t xml:space="preserve">and </w:t>
      </w:r>
      <w:r w:rsidR="00BD4D3E" w:rsidRPr="00E34668">
        <w:rPr>
          <w:b/>
          <w:highlight w:val="yellow"/>
        </w:rPr>
        <w:t>skin integrity</w:t>
      </w:r>
      <w:r>
        <w:rPr>
          <w:b/>
          <w:highlight w:val="yellow"/>
        </w:rPr>
        <w:t xml:space="preserve"> </w:t>
      </w:r>
      <w:r w:rsidR="00DC6379" w:rsidRPr="00E34668">
        <w:rPr>
          <w:highlight w:val="yellow"/>
        </w:rPr>
        <w:t>: 0</w:t>
      </w:r>
      <w:r>
        <w:rPr>
          <w:highlight w:val="yellow"/>
        </w:rPr>
        <w:t xml:space="preserve"> </w:t>
      </w:r>
      <w:r w:rsidR="00DC6379" w:rsidRPr="00E34668">
        <w:rPr>
          <w:highlight w:val="yellow"/>
        </w:rPr>
        <w:t>=</w:t>
      </w:r>
      <w:r>
        <w:rPr>
          <w:highlight w:val="yellow"/>
        </w:rPr>
        <w:t xml:space="preserve"> </w:t>
      </w:r>
      <w:r w:rsidR="00DC6379" w:rsidRPr="00E34668">
        <w:rPr>
          <w:highlight w:val="yellow"/>
        </w:rPr>
        <w:t>normal, 1</w:t>
      </w:r>
      <w:r>
        <w:rPr>
          <w:highlight w:val="yellow"/>
        </w:rPr>
        <w:t xml:space="preserve"> </w:t>
      </w:r>
      <w:r w:rsidR="00DC6379" w:rsidRPr="00E34668">
        <w:rPr>
          <w:highlight w:val="yellow"/>
        </w:rPr>
        <w:t>=</w:t>
      </w:r>
      <w:r>
        <w:rPr>
          <w:highlight w:val="yellow"/>
        </w:rPr>
        <w:t xml:space="preserve"> </w:t>
      </w:r>
      <w:r w:rsidR="00DC6379" w:rsidRPr="00E34668">
        <w:rPr>
          <w:highlight w:val="yellow"/>
        </w:rPr>
        <w:t>scaling of paws/tail, 2</w:t>
      </w:r>
      <w:r>
        <w:rPr>
          <w:highlight w:val="yellow"/>
        </w:rPr>
        <w:t xml:space="preserve"> </w:t>
      </w:r>
      <w:r w:rsidR="00DC6379" w:rsidRPr="00E34668">
        <w:rPr>
          <w:highlight w:val="yellow"/>
        </w:rPr>
        <w:t>= obvious areas of denuded skin</w:t>
      </w:r>
      <w:r w:rsidR="009E6213" w:rsidRPr="00E34668">
        <w:rPr>
          <w:highlight w:val="yellow"/>
        </w:rPr>
        <w:t xml:space="preserve"> </w:t>
      </w:r>
      <w:r w:rsidR="00BD4D3E" w:rsidRPr="00E34668">
        <w:rPr>
          <w:highlight w:val="yellow"/>
        </w:rPr>
        <w:t>(look at ears, tail and paws</w:t>
      </w:r>
      <w:r w:rsidR="00FD2A37" w:rsidRPr="00E34668">
        <w:rPr>
          <w:highlight w:val="yellow"/>
        </w:rPr>
        <w:t xml:space="preserve"> for scaling</w:t>
      </w:r>
      <w:r w:rsidR="00BD4D3E" w:rsidRPr="00E34668">
        <w:rPr>
          <w:highlight w:val="yellow"/>
        </w:rPr>
        <w:t>)</w:t>
      </w:r>
      <w:r w:rsidR="00EA680B" w:rsidRPr="00E34668">
        <w:rPr>
          <w:highlight w:val="yellow"/>
        </w:rPr>
        <w:t>.</w:t>
      </w:r>
    </w:p>
    <w:p w14:paraId="59B661F8" w14:textId="77777777" w:rsidR="00843BF0" w:rsidRPr="00E34668" w:rsidRDefault="00843BF0" w:rsidP="00E34668">
      <w:pPr>
        <w:widowControl/>
        <w:autoSpaceDE/>
        <w:autoSpaceDN/>
        <w:adjustRightInd/>
      </w:pPr>
    </w:p>
    <w:p w14:paraId="0A595E03" w14:textId="718F9C6B" w:rsidR="00BD4D3E" w:rsidRPr="00E34668" w:rsidRDefault="00981F4F" w:rsidP="00E34668">
      <w:pPr>
        <w:widowControl/>
        <w:autoSpaceDE/>
        <w:autoSpaceDN/>
        <w:adjustRightInd/>
      </w:pPr>
      <w:r w:rsidRPr="00E34668">
        <w:rPr>
          <w:highlight w:val="yellow"/>
        </w:rPr>
        <w:t>4</w:t>
      </w:r>
      <w:r w:rsidR="006A4DE2">
        <w:rPr>
          <w:highlight w:val="yellow"/>
        </w:rPr>
        <w:t>.4.</w:t>
      </w:r>
      <w:r w:rsidR="009E6213" w:rsidRPr="00E34668">
        <w:rPr>
          <w:highlight w:val="yellow"/>
        </w:rPr>
        <w:t xml:space="preserve"> </w:t>
      </w:r>
      <w:r w:rsidR="006B6EAD" w:rsidRPr="00E34668">
        <w:rPr>
          <w:highlight w:val="yellow"/>
        </w:rPr>
        <w:t xml:space="preserve">With </w:t>
      </w:r>
      <w:r w:rsidR="006A4DE2">
        <w:rPr>
          <w:highlight w:val="yellow"/>
        </w:rPr>
        <w:t>five</w:t>
      </w:r>
      <w:r w:rsidR="006B6EAD" w:rsidRPr="00E34668">
        <w:rPr>
          <w:highlight w:val="yellow"/>
        </w:rPr>
        <w:t xml:space="preserve"> categories and a score of 0</w:t>
      </w:r>
      <w:r w:rsidR="006A4DE2">
        <w:rPr>
          <w:highlight w:val="yellow"/>
        </w:rPr>
        <w:t>–</w:t>
      </w:r>
      <w:r w:rsidR="006B6EAD" w:rsidRPr="00E34668">
        <w:rPr>
          <w:highlight w:val="yellow"/>
        </w:rPr>
        <w:t xml:space="preserve">2 for each category, a mouse can reach a maximum score of 10. </w:t>
      </w:r>
      <w:r w:rsidR="00BD4D3E" w:rsidRPr="006A4DE2">
        <w:rPr>
          <w:highlight w:val="yellow"/>
        </w:rPr>
        <w:t>When a mouse reaches a score of 7 or greater</w:t>
      </w:r>
      <w:r w:rsidR="006A7685" w:rsidRPr="006A4DE2">
        <w:rPr>
          <w:highlight w:val="yellow"/>
        </w:rPr>
        <w:t xml:space="preserve"> or reaches 42 days post-in</w:t>
      </w:r>
      <w:r w:rsidR="00663283" w:rsidRPr="006A4DE2">
        <w:rPr>
          <w:highlight w:val="yellow"/>
        </w:rPr>
        <w:t>j</w:t>
      </w:r>
      <w:r w:rsidR="006A7685" w:rsidRPr="006A4DE2">
        <w:rPr>
          <w:highlight w:val="yellow"/>
        </w:rPr>
        <w:t>ection</w:t>
      </w:r>
      <w:r w:rsidR="00BD4D3E" w:rsidRPr="006A4DE2">
        <w:rPr>
          <w:highlight w:val="yellow"/>
        </w:rPr>
        <w:t>, euthanize mouse</w:t>
      </w:r>
      <w:r w:rsidR="00D50EAB" w:rsidRPr="006A4DE2">
        <w:rPr>
          <w:highlight w:val="yellow"/>
        </w:rPr>
        <w:t xml:space="preserve"> via CO</w:t>
      </w:r>
      <w:r w:rsidR="00D50EAB" w:rsidRPr="006A4DE2">
        <w:rPr>
          <w:highlight w:val="yellow"/>
          <w:vertAlign w:val="subscript"/>
        </w:rPr>
        <w:t>2</w:t>
      </w:r>
      <w:r w:rsidR="00D50EAB" w:rsidRPr="006A4DE2">
        <w:rPr>
          <w:highlight w:val="yellow"/>
        </w:rPr>
        <w:t xml:space="preserve"> euthanasia or other method approved by </w:t>
      </w:r>
      <w:r w:rsidR="006A4DE2" w:rsidRPr="006A4DE2">
        <w:rPr>
          <w:highlight w:val="yellow"/>
        </w:rPr>
        <w:t>the local</w:t>
      </w:r>
      <w:r w:rsidR="00D50EAB" w:rsidRPr="006A4DE2">
        <w:rPr>
          <w:highlight w:val="yellow"/>
        </w:rPr>
        <w:t xml:space="preserve"> </w:t>
      </w:r>
      <w:r w:rsidR="000C7DD7" w:rsidRPr="006A4DE2">
        <w:rPr>
          <w:highlight w:val="yellow"/>
        </w:rPr>
        <w:t>Institutional Animal Care and Use Committee</w:t>
      </w:r>
      <w:r w:rsidR="00BD4D3E" w:rsidRPr="006A4DE2">
        <w:rPr>
          <w:highlight w:val="yellow"/>
        </w:rPr>
        <w:t>.</w:t>
      </w:r>
    </w:p>
    <w:p w14:paraId="44510632" w14:textId="77777777" w:rsidR="009E6213" w:rsidRPr="00E34668" w:rsidRDefault="009E6213" w:rsidP="00E34668">
      <w:pPr>
        <w:widowControl/>
        <w:autoSpaceDE/>
        <w:autoSpaceDN/>
        <w:adjustRightInd/>
        <w:rPr>
          <w:highlight w:val="yellow"/>
        </w:rPr>
      </w:pPr>
    </w:p>
    <w:p w14:paraId="481D201E" w14:textId="4266088C" w:rsidR="009E6213" w:rsidRPr="00E34668" w:rsidRDefault="006A4DE2" w:rsidP="00E34668">
      <w:r>
        <w:rPr>
          <w:highlight w:val="yellow"/>
        </w:rPr>
        <w:t xml:space="preserve">NOTE: </w:t>
      </w:r>
      <w:r w:rsidR="009E6213" w:rsidRPr="00E34668">
        <w:rPr>
          <w:highlight w:val="yellow"/>
        </w:rPr>
        <w:t>To ensure accuracy of results, the scoring is performed by a researcher who is blinded to the treatment groups</w:t>
      </w:r>
      <w:r w:rsidR="00FD2A37" w:rsidRPr="00E34668">
        <w:rPr>
          <w:highlight w:val="yellow"/>
        </w:rPr>
        <w:fldChar w:fldCharType="begin">
          <w:fldData xml:space="preserve">PEVuZE5vdGU+PENpdGU+PEF1dGhvcj5XZWlzZG9yZjwvQXV0aG9yPjxZZWFyPjIwMDM8L1llYXI+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UxMi04PC9wYWdlcz48dm9sdW1lPjk8L3ZvbHVtZT48bnVtYmVyPjg8L251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</w:fldData>
        </w:fldChar>
      </w:r>
      <w:r w:rsidR="00410077" w:rsidRPr="00E34668">
        <w:rPr>
          <w:highlight w:val="yellow"/>
        </w:rPr>
        <w:instrText xml:space="preserve"> ADDIN EN.CITE </w:instrText>
      </w:r>
      <w:r w:rsidR="00410077" w:rsidRPr="00E34668">
        <w:rPr>
          <w:highlight w:val="yellow"/>
        </w:rPr>
        <w:fldChar w:fldCharType="begin">
          <w:fldData xml:space="preserve">PEVuZE5vdGU+PENpdGU+PEF1dGhvcj5XZWlzZG9yZjwvQXV0aG9yPjxZZWFyPjIwMDM8L1llYXI+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UxMi04PC9wYWdlcz48dm9sdW1lPjk8L3ZvbHVtZT48bnVtYmVyPjg8L251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</w:fldData>
        </w:fldChar>
      </w:r>
      <w:r w:rsidR="00410077" w:rsidRPr="00E34668">
        <w:rPr>
          <w:highlight w:val="yellow"/>
        </w:rPr>
        <w:instrText xml:space="preserve"> ADDIN EN.CITE.DATA </w:instrText>
      </w:r>
      <w:r w:rsidR="00410077" w:rsidRPr="00E34668">
        <w:rPr>
          <w:highlight w:val="yellow"/>
        </w:rPr>
      </w:r>
      <w:r w:rsidR="00410077" w:rsidRPr="00E34668">
        <w:rPr>
          <w:highlight w:val="yellow"/>
        </w:rPr>
        <w:fldChar w:fldCharType="end"/>
      </w:r>
      <w:r w:rsidR="00FD2A37" w:rsidRPr="00E34668">
        <w:rPr>
          <w:highlight w:val="yellow"/>
        </w:rPr>
      </w:r>
      <w:r w:rsidR="00FD2A37" w:rsidRPr="00E34668">
        <w:rPr>
          <w:highlight w:val="yellow"/>
        </w:rPr>
        <w:fldChar w:fldCharType="separate"/>
      </w:r>
      <w:r w:rsidR="00410077" w:rsidRPr="00E34668">
        <w:rPr>
          <w:noProof/>
          <w:highlight w:val="yellow"/>
          <w:vertAlign w:val="superscript"/>
        </w:rPr>
        <w:t>24</w:t>
      </w:r>
      <w:r w:rsidR="00FD2A37" w:rsidRPr="00E34668">
        <w:rPr>
          <w:highlight w:val="yellow"/>
        </w:rPr>
        <w:fldChar w:fldCharType="end"/>
      </w:r>
      <w:r w:rsidR="009E6213" w:rsidRPr="006A4DE2">
        <w:rPr>
          <w:highlight w:val="yellow"/>
        </w:rPr>
        <w:t>.</w:t>
      </w:r>
      <w:r w:rsidR="003661FB" w:rsidRPr="006A4DE2">
        <w:rPr>
          <w:highlight w:val="yellow"/>
        </w:rPr>
        <w:t xml:space="preserve"> </w:t>
      </w:r>
      <w:r w:rsidR="008D5170" w:rsidRPr="006A4DE2">
        <w:rPr>
          <w:highlight w:val="yellow"/>
        </w:rPr>
        <w:t>Additionally</w:t>
      </w:r>
      <w:r w:rsidR="003661FB" w:rsidRPr="006A4DE2">
        <w:rPr>
          <w:highlight w:val="yellow"/>
        </w:rPr>
        <w:t xml:space="preserve">, </w:t>
      </w:r>
      <w:r w:rsidR="008D5170" w:rsidRPr="006A4DE2">
        <w:rPr>
          <w:highlight w:val="yellow"/>
        </w:rPr>
        <w:t>although</w:t>
      </w:r>
      <w:r w:rsidR="008C0320" w:rsidRPr="006A4DE2">
        <w:rPr>
          <w:highlight w:val="yellow"/>
        </w:rPr>
        <w:t xml:space="preserve"> &gt;20% of body weight loss is the recommended humane endpoint for </w:t>
      </w:r>
      <w:r w:rsidR="008D5170" w:rsidRPr="006A4DE2">
        <w:rPr>
          <w:highlight w:val="yellow"/>
        </w:rPr>
        <w:t xml:space="preserve">many </w:t>
      </w:r>
      <w:r w:rsidR="008C0320" w:rsidRPr="006A4DE2">
        <w:rPr>
          <w:highlight w:val="yellow"/>
        </w:rPr>
        <w:t xml:space="preserve">IACUC protocols, </w:t>
      </w:r>
      <w:r w:rsidR="008D5170" w:rsidRPr="006A4DE2">
        <w:rPr>
          <w:highlight w:val="yellow"/>
        </w:rPr>
        <w:t xml:space="preserve">with </w:t>
      </w:r>
      <w:r w:rsidR="008C0320" w:rsidRPr="006A4DE2">
        <w:rPr>
          <w:highlight w:val="yellow"/>
        </w:rPr>
        <w:t xml:space="preserve">additional justification </w:t>
      </w:r>
      <w:r w:rsidR="008D5170" w:rsidRPr="006A4DE2">
        <w:rPr>
          <w:highlight w:val="yellow"/>
        </w:rPr>
        <w:t xml:space="preserve">IACUC approval </w:t>
      </w:r>
      <w:r w:rsidR="008C0320" w:rsidRPr="006A4DE2">
        <w:rPr>
          <w:highlight w:val="yellow"/>
        </w:rPr>
        <w:t>of this protocol</w:t>
      </w:r>
      <w:r w:rsidR="008D5170" w:rsidRPr="006A4DE2">
        <w:rPr>
          <w:highlight w:val="yellow"/>
        </w:rPr>
        <w:t xml:space="preserve"> can be obtained</w:t>
      </w:r>
      <w:r w:rsidR="008C0320" w:rsidRPr="006A4DE2">
        <w:rPr>
          <w:highlight w:val="yellow"/>
        </w:rPr>
        <w:t>.</w:t>
      </w:r>
      <w:r w:rsidR="008D5170" w:rsidRPr="00E34668">
        <w:rPr>
          <w:highlight w:val="yellow"/>
          <w:u w:val="single"/>
        </w:rPr>
        <w:t xml:space="preserve"> </w:t>
      </w:r>
    </w:p>
    <w:p w14:paraId="181673F3" w14:textId="77777777" w:rsidR="00981F4F" w:rsidRPr="00E34668" w:rsidRDefault="00981F4F" w:rsidP="00E34668">
      <w:pPr>
        <w:widowControl/>
        <w:autoSpaceDE/>
        <w:autoSpaceDN/>
        <w:adjustRightInd/>
        <w:rPr>
          <w:color w:val="808080" w:themeColor="background1" w:themeShade="80"/>
        </w:rPr>
      </w:pPr>
    </w:p>
    <w:p w14:paraId="3D01D026" w14:textId="61A7D235" w:rsidR="008C0320" w:rsidRPr="00D3384A" w:rsidRDefault="008C0320" w:rsidP="00E34668">
      <w:pPr>
        <w:widowControl/>
        <w:autoSpaceDE/>
        <w:autoSpaceDN/>
        <w:adjustRightInd/>
        <w:rPr>
          <w:b/>
          <w:color w:val="auto"/>
          <w:highlight w:val="yellow"/>
        </w:rPr>
      </w:pPr>
      <w:r w:rsidRPr="00D3384A">
        <w:rPr>
          <w:b/>
          <w:color w:val="auto"/>
          <w:highlight w:val="yellow"/>
        </w:rPr>
        <w:t>5. Harvesting tissues for genomic DNA from euthanized mice and isolating genomic DNA</w:t>
      </w:r>
    </w:p>
    <w:p w14:paraId="099B0BFD" w14:textId="77777777" w:rsidR="008C0320" w:rsidRPr="00D3384A" w:rsidRDefault="008C0320" w:rsidP="00E34668">
      <w:pPr>
        <w:widowControl/>
        <w:autoSpaceDE/>
        <w:autoSpaceDN/>
        <w:adjustRightInd/>
        <w:rPr>
          <w:b/>
          <w:color w:val="auto"/>
          <w:highlight w:val="yellow"/>
        </w:rPr>
      </w:pPr>
    </w:p>
    <w:p w14:paraId="1C2795A5" w14:textId="216056F9" w:rsidR="008C0320" w:rsidRPr="00E34668" w:rsidRDefault="008C0320" w:rsidP="00E34668">
      <w:pPr>
        <w:widowControl/>
        <w:autoSpaceDE/>
        <w:autoSpaceDN/>
        <w:adjustRightInd/>
        <w:rPr>
          <w:color w:val="auto"/>
        </w:rPr>
      </w:pPr>
      <w:r w:rsidRPr="00D3384A">
        <w:rPr>
          <w:color w:val="auto"/>
          <w:highlight w:val="yellow"/>
        </w:rPr>
        <w:t>5</w:t>
      </w:r>
      <w:r w:rsidR="006A4DE2" w:rsidRPr="00D3384A">
        <w:rPr>
          <w:color w:val="auto"/>
          <w:highlight w:val="yellow"/>
        </w:rPr>
        <w:t>.1.</w:t>
      </w:r>
      <w:r w:rsidRPr="00D3384A">
        <w:rPr>
          <w:color w:val="auto"/>
          <w:highlight w:val="yellow"/>
        </w:rPr>
        <w:t xml:space="preserve"> Dissect mice using sterile surgical tools. Cut a small piece of tissue about </w:t>
      </w:r>
      <w:r w:rsidRPr="00D3384A">
        <w:rPr>
          <w:rFonts w:eastAsia="Calibri"/>
          <w:highlight w:val="yellow"/>
        </w:rPr>
        <w:t xml:space="preserve">3 mm x 0.5 mm in size </w:t>
      </w:r>
      <w:r w:rsidRPr="00D3384A">
        <w:rPr>
          <w:color w:val="auto"/>
          <w:highlight w:val="yellow"/>
        </w:rPr>
        <w:t>from an organ of interest, e.g.</w:t>
      </w:r>
      <w:r w:rsidR="006A4DE2" w:rsidRPr="00D3384A">
        <w:rPr>
          <w:color w:val="auto"/>
          <w:highlight w:val="yellow"/>
        </w:rPr>
        <w:t>,</w:t>
      </w:r>
      <w:r w:rsidRPr="00D3384A">
        <w:rPr>
          <w:color w:val="auto"/>
          <w:highlight w:val="yellow"/>
        </w:rPr>
        <w:t xml:space="preserve"> lung, liver, or spleen. Weigh the tissue sample and place the tissue piece in a sterile 1.5 mL tube.</w:t>
      </w:r>
      <w:r w:rsidRPr="00E34668">
        <w:rPr>
          <w:color w:val="auto"/>
        </w:rPr>
        <w:t xml:space="preserve"> If collecting multiple tissues, wash tools with ethanol between cutting each organ.</w:t>
      </w:r>
      <w:r w:rsidRPr="00E34668">
        <w:rPr>
          <w:color w:val="auto"/>
        </w:rPr>
        <w:tab/>
      </w:r>
    </w:p>
    <w:p w14:paraId="35A49F47" w14:textId="77777777" w:rsidR="008C0320" w:rsidRPr="006A4DE2" w:rsidRDefault="008C0320" w:rsidP="00E34668">
      <w:pPr>
        <w:widowControl/>
        <w:autoSpaceDE/>
        <w:autoSpaceDN/>
        <w:adjustRightInd/>
        <w:rPr>
          <w:color w:val="auto"/>
        </w:rPr>
      </w:pPr>
    </w:p>
    <w:p w14:paraId="686708CB" w14:textId="77777777" w:rsidR="006A4DE2" w:rsidRPr="00D3384A" w:rsidRDefault="008C0320" w:rsidP="00E34668">
      <w:pPr>
        <w:widowControl/>
        <w:autoSpaceDE/>
        <w:autoSpaceDN/>
        <w:adjustRightInd/>
        <w:rPr>
          <w:color w:val="auto"/>
          <w:highlight w:val="yellow"/>
        </w:rPr>
      </w:pPr>
      <w:r w:rsidRPr="00D3384A">
        <w:rPr>
          <w:color w:val="auto"/>
          <w:highlight w:val="yellow"/>
        </w:rPr>
        <w:t>5.</w:t>
      </w:r>
      <w:r w:rsidR="006A4DE2" w:rsidRPr="00D3384A">
        <w:rPr>
          <w:color w:val="auto"/>
          <w:highlight w:val="yellow"/>
        </w:rPr>
        <w:t>2.</w:t>
      </w:r>
      <w:r w:rsidRPr="00D3384A">
        <w:rPr>
          <w:color w:val="auto"/>
          <w:highlight w:val="yellow"/>
        </w:rPr>
        <w:t xml:space="preserve"> Freeze tissues by submerging the tubes containing the tissue in liquid nitrogen until it stops bubbling and store in -80 </w:t>
      </w:r>
      <w:r w:rsidR="006A4DE2" w:rsidRPr="00D3384A">
        <w:rPr>
          <w:color w:val="auto"/>
          <w:highlight w:val="yellow"/>
        </w:rPr>
        <w:t>°</w:t>
      </w:r>
      <w:r w:rsidRPr="00D3384A">
        <w:rPr>
          <w:color w:val="auto"/>
          <w:highlight w:val="yellow"/>
        </w:rPr>
        <w:t xml:space="preserve">C overnight. Thaw the tissue samples and lyse them according to a genomic DNA (gDNA) isolation kit. </w:t>
      </w:r>
    </w:p>
    <w:p w14:paraId="334B0115" w14:textId="77777777" w:rsidR="006A4DE2" w:rsidRPr="00D3384A" w:rsidRDefault="006A4DE2" w:rsidP="00E34668">
      <w:pPr>
        <w:widowControl/>
        <w:autoSpaceDE/>
        <w:autoSpaceDN/>
        <w:adjustRightInd/>
        <w:rPr>
          <w:color w:val="auto"/>
          <w:highlight w:val="yellow"/>
        </w:rPr>
      </w:pPr>
    </w:p>
    <w:p w14:paraId="077F3373" w14:textId="023B1584" w:rsidR="008C0320" w:rsidRPr="00E34668" w:rsidRDefault="006A4DE2" w:rsidP="00E34668">
      <w:pPr>
        <w:widowControl/>
        <w:autoSpaceDE/>
        <w:autoSpaceDN/>
        <w:adjustRightInd/>
        <w:rPr>
          <w:color w:val="auto"/>
        </w:rPr>
      </w:pPr>
      <w:r w:rsidRPr="00D3384A">
        <w:rPr>
          <w:color w:val="auto"/>
          <w:highlight w:val="yellow"/>
        </w:rPr>
        <w:t xml:space="preserve">5.3. </w:t>
      </w:r>
      <w:r w:rsidR="008C0320" w:rsidRPr="00D3384A">
        <w:rPr>
          <w:color w:val="auto"/>
          <w:highlight w:val="yellow"/>
        </w:rPr>
        <w:t>Isolate genomic DNA according to manufacturer’s instructions as described in the kit.</w:t>
      </w:r>
      <w:r w:rsidR="008C0320" w:rsidRPr="006A4DE2">
        <w:rPr>
          <w:color w:val="auto"/>
        </w:rPr>
        <w:t xml:space="preserve"> Be sure to note the amount</w:t>
      </w:r>
      <w:r w:rsidR="008C0320" w:rsidRPr="00E34668">
        <w:rPr>
          <w:color w:val="auto"/>
        </w:rPr>
        <w:t xml:space="preserve"> of tissue that was processed per </w:t>
      </w:r>
      <w:r>
        <w:rPr>
          <w:color w:val="auto"/>
        </w:rPr>
        <w:t>microliter</w:t>
      </w:r>
      <w:r w:rsidR="008C0320" w:rsidRPr="00E34668">
        <w:rPr>
          <w:color w:val="auto"/>
        </w:rPr>
        <w:t xml:space="preserve"> of eluted gDNA (mg/</w:t>
      </w:r>
      <w:proofErr w:type="spellStart"/>
      <w:r w:rsidR="008C0320" w:rsidRPr="00E34668">
        <w:rPr>
          <w:color w:val="auto"/>
        </w:rPr>
        <w:t>μL</w:t>
      </w:r>
      <w:proofErr w:type="spellEnd"/>
      <w:r w:rsidR="008C0320" w:rsidRPr="00E34668">
        <w:rPr>
          <w:color w:val="auto"/>
        </w:rPr>
        <w:t xml:space="preserve">). </w:t>
      </w:r>
    </w:p>
    <w:p w14:paraId="28202B77" w14:textId="1FB741C5" w:rsidR="005C6832" w:rsidRPr="00E34668" w:rsidRDefault="005C6832" w:rsidP="00E34668">
      <w:pPr>
        <w:rPr>
          <w:color w:val="auto"/>
        </w:rPr>
      </w:pPr>
    </w:p>
    <w:p w14:paraId="5462E374" w14:textId="1DB9F711" w:rsidR="00910A29" w:rsidRPr="00E34668" w:rsidRDefault="006A4DE2" w:rsidP="00E34668">
      <w:pPr>
        <w:rPr>
          <w:color w:val="auto"/>
        </w:rPr>
      </w:pPr>
      <w:r>
        <w:rPr>
          <w:color w:val="auto"/>
        </w:rPr>
        <w:t xml:space="preserve">NOTE: </w:t>
      </w:r>
      <w:r w:rsidR="00910A29" w:rsidRPr="00E34668">
        <w:rPr>
          <w:color w:val="auto"/>
        </w:rPr>
        <w:t xml:space="preserve">Frozen tissues can be stored at -80 </w:t>
      </w:r>
      <w:r>
        <w:rPr>
          <w:color w:val="auto"/>
        </w:rPr>
        <w:t>°</w:t>
      </w:r>
      <w:r w:rsidR="00910A29" w:rsidRPr="00E34668">
        <w:rPr>
          <w:color w:val="auto"/>
        </w:rPr>
        <w:t xml:space="preserve">C </w:t>
      </w:r>
      <w:r w:rsidR="00884580" w:rsidRPr="00E34668">
        <w:rPr>
          <w:color w:val="auto"/>
        </w:rPr>
        <w:t>for processing at a later time.</w:t>
      </w:r>
    </w:p>
    <w:p w14:paraId="346AE31C" w14:textId="77777777" w:rsidR="00910A29" w:rsidRPr="00E34668" w:rsidRDefault="00910A29" w:rsidP="00E34668">
      <w:pPr>
        <w:rPr>
          <w:color w:val="auto"/>
        </w:rPr>
      </w:pPr>
    </w:p>
    <w:p w14:paraId="03A2DAA4" w14:textId="0590B682" w:rsidR="00767C84" w:rsidRPr="00D3384A" w:rsidRDefault="00FF2289" w:rsidP="00E34668">
      <w:pPr>
        <w:rPr>
          <w:b/>
          <w:color w:val="auto"/>
          <w:highlight w:val="yellow"/>
        </w:rPr>
      </w:pPr>
      <w:r w:rsidRPr="00D3384A">
        <w:rPr>
          <w:b/>
          <w:color w:val="auto"/>
          <w:highlight w:val="yellow"/>
        </w:rPr>
        <w:t>6</w:t>
      </w:r>
      <w:r w:rsidR="00981F4F" w:rsidRPr="00D3384A">
        <w:rPr>
          <w:b/>
          <w:color w:val="auto"/>
          <w:highlight w:val="yellow"/>
        </w:rPr>
        <w:t xml:space="preserve">. </w:t>
      </w:r>
      <w:r w:rsidR="00BD4D3E" w:rsidRPr="00D3384A">
        <w:rPr>
          <w:b/>
          <w:color w:val="auto"/>
          <w:highlight w:val="yellow"/>
        </w:rPr>
        <w:t>Q</w:t>
      </w:r>
      <w:r w:rsidR="00767C84" w:rsidRPr="00D3384A">
        <w:rPr>
          <w:b/>
          <w:color w:val="auto"/>
          <w:highlight w:val="yellow"/>
        </w:rPr>
        <w:t xml:space="preserve">uantification of human </w:t>
      </w:r>
      <w:r w:rsidR="007439BF" w:rsidRPr="00D3384A">
        <w:rPr>
          <w:b/>
          <w:color w:val="auto"/>
          <w:highlight w:val="yellow"/>
        </w:rPr>
        <w:t xml:space="preserve">T </w:t>
      </w:r>
      <w:r w:rsidR="00767C84" w:rsidRPr="00D3384A">
        <w:rPr>
          <w:b/>
          <w:color w:val="auto"/>
          <w:highlight w:val="yellow"/>
        </w:rPr>
        <w:t>cells using digital PCR</w:t>
      </w:r>
      <w:r w:rsidR="00984DCE" w:rsidRPr="00D3384A">
        <w:rPr>
          <w:b/>
          <w:color w:val="auto"/>
          <w:highlight w:val="yellow"/>
        </w:rPr>
        <w:t xml:space="preserve"> (Figure 2)</w:t>
      </w:r>
    </w:p>
    <w:p w14:paraId="3001AFD2" w14:textId="77777777" w:rsidR="001B2C19" w:rsidRPr="00D3384A" w:rsidRDefault="001B2C19" w:rsidP="00E34668">
      <w:pPr>
        <w:rPr>
          <w:b/>
          <w:color w:val="auto"/>
          <w:highlight w:val="yellow"/>
        </w:rPr>
      </w:pPr>
    </w:p>
    <w:p w14:paraId="6C629D28" w14:textId="625CC0E9" w:rsidR="00843BF0" w:rsidRPr="00E34668" w:rsidRDefault="007439BF" w:rsidP="00E34668">
      <w:pPr>
        <w:rPr>
          <w:color w:val="auto"/>
        </w:rPr>
      </w:pPr>
      <w:r w:rsidRPr="00D3384A">
        <w:rPr>
          <w:color w:val="auto"/>
          <w:highlight w:val="yellow"/>
        </w:rPr>
        <w:t>6</w:t>
      </w:r>
      <w:r w:rsidR="006A4DE2" w:rsidRPr="00D3384A">
        <w:rPr>
          <w:color w:val="auto"/>
          <w:highlight w:val="yellow"/>
        </w:rPr>
        <w:t>.1.</w:t>
      </w:r>
      <w:r w:rsidRPr="00D3384A">
        <w:rPr>
          <w:color w:val="auto"/>
          <w:highlight w:val="yellow"/>
        </w:rPr>
        <w:t xml:space="preserve"> </w:t>
      </w:r>
      <w:r w:rsidR="00843BF0" w:rsidRPr="00D3384A">
        <w:rPr>
          <w:color w:val="auto"/>
          <w:highlight w:val="yellow"/>
        </w:rPr>
        <w:t>Prepare digital PCR reactions according to the protocol for</w:t>
      </w:r>
      <w:r w:rsidR="0071191E" w:rsidRPr="00D3384A">
        <w:rPr>
          <w:color w:val="auto"/>
          <w:highlight w:val="yellow"/>
        </w:rPr>
        <w:t xml:space="preserve"> DNA binding dyes for</w:t>
      </w:r>
      <w:r w:rsidR="00843BF0" w:rsidRPr="00D3384A">
        <w:rPr>
          <w:color w:val="auto"/>
          <w:highlight w:val="yellow"/>
        </w:rPr>
        <w:t xml:space="preserve"> the digital PCR machine</w:t>
      </w:r>
      <w:r w:rsidR="0071191E" w:rsidRPr="00D3384A">
        <w:rPr>
          <w:color w:val="auto"/>
          <w:highlight w:val="yellow"/>
        </w:rPr>
        <w:t xml:space="preserve"> being used. Use</w:t>
      </w:r>
      <w:r w:rsidR="00843BF0" w:rsidRPr="00D3384A">
        <w:rPr>
          <w:color w:val="auto"/>
          <w:highlight w:val="yellow"/>
        </w:rPr>
        <w:t xml:space="preserve"> the following primers specific for human CD3</w:t>
      </w:r>
      <w:r w:rsidR="001B2C19" w:rsidRPr="00D3384A">
        <w:rPr>
          <w:color w:val="auto"/>
          <w:highlight w:val="yellow"/>
        </w:rPr>
        <w:t xml:space="preserve"> epsilon</w:t>
      </w:r>
      <w:r w:rsidR="00843BF0" w:rsidRPr="00D3384A">
        <w:rPr>
          <w:color w:val="auto"/>
          <w:highlight w:val="yellow"/>
        </w:rPr>
        <w:t xml:space="preserve"> genomic DNA</w:t>
      </w:r>
      <w:r w:rsidR="0071191E" w:rsidRPr="00D3384A">
        <w:rPr>
          <w:color w:val="auto"/>
          <w:highlight w:val="yellow"/>
        </w:rPr>
        <w:t xml:space="preserve"> (NCBI Reference Sequence: NG_007383.1)</w:t>
      </w:r>
      <w:r w:rsidR="006A4DE2" w:rsidRPr="00D3384A">
        <w:rPr>
          <w:color w:val="auto"/>
          <w:highlight w:val="yellow"/>
        </w:rPr>
        <w:t>;</w:t>
      </w:r>
      <w:r w:rsidR="00843BF0" w:rsidRPr="00D3384A">
        <w:rPr>
          <w:color w:val="auto"/>
          <w:highlight w:val="yellow"/>
        </w:rPr>
        <w:t xml:space="preserve"> Forward Primer:</w:t>
      </w:r>
      <w:r w:rsidR="0071191E" w:rsidRPr="00D3384A">
        <w:rPr>
          <w:color w:val="auto"/>
          <w:highlight w:val="yellow"/>
        </w:rPr>
        <w:t xml:space="preserve"> </w:t>
      </w:r>
      <w:r w:rsidR="00843BF0" w:rsidRPr="00D3384A">
        <w:rPr>
          <w:color w:val="auto"/>
          <w:highlight w:val="yellow"/>
        </w:rPr>
        <w:t>AGGCTGCCTTAACTCCCAAG, Reverse Primer:</w:t>
      </w:r>
      <w:r w:rsidR="0071191E" w:rsidRPr="00D3384A">
        <w:rPr>
          <w:color w:val="auto"/>
          <w:highlight w:val="yellow"/>
        </w:rPr>
        <w:t xml:space="preserve"> GCCCTACCAGCTGTGGAAAC</w:t>
      </w:r>
      <w:r w:rsidR="00843BF0" w:rsidRPr="00D3384A">
        <w:rPr>
          <w:color w:val="auto"/>
          <w:highlight w:val="yellow"/>
        </w:rPr>
        <w:t>.</w:t>
      </w:r>
      <w:r w:rsidR="006A4DE2" w:rsidRPr="00D3384A">
        <w:rPr>
          <w:color w:val="auto"/>
          <w:highlight w:val="yellow"/>
        </w:rPr>
        <w:t xml:space="preserve"> </w:t>
      </w:r>
      <w:r w:rsidR="002917D4" w:rsidRPr="00D3384A">
        <w:rPr>
          <w:color w:val="auto"/>
          <w:highlight w:val="yellow"/>
        </w:rPr>
        <w:t>These primers will yield a single band of 105 bp.</w:t>
      </w:r>
    </w:p>
    <w:p w14:paraId="4F87EDBE" w14:textId="77777777" w:rsidR="00843BF0" w:rsidRPr="00E34668" w:rsidRDefault="00843BF0" w:rsidP="00E34668">
      <w:pPr>
        <w:rPr>
          <w:color w:val="auto"/>
        </w:rPr>
      </w:pPr>
    </w:p>
    <w:p w14:paraId="558927F0" w14:textId="4B294335" w:rsidR="007439BF" w:rsidRPr="006A4DE2" w:rsidRDefault="006A4DE2" w:rsidP="00E34668">
      <w:pPr>
        <w:rPr>
          <w:color w:val="auto"/>
        </w:rPr>
      </w:pPr>
      <w:r>
        <w:rPr>
          <w:color w:val="auto"/>
        </w:rPr>
        <w:t xml:space="preserve">NOTE: </w:t>
      </w:r>
      <w:r w:rsidR="0071191E" w:rsidRPr="00E34668">
        <w:rPr>
          <w:color w:val="auto"/>
        </w:rPr>
        <w:t xml:space="preserve">Add 0.5 </w:t>
      </w:r>
      <w:proofErr w:type="spellStart"/>
      <w:r w:rsidR="0071191E" w:rsidRPr="00E34668">
        <w:rPr>
          <w:color w:val="auto"/>
        </w:rPr>
        <w:t>μL</w:t>
      </w:r>
      <w:proofErr w:type="spellEnd"/>
      <w:r w:rsidR="0071191E" w:rsidRPr="00E34668">
        <w:rPr>
          <w:color w:val="auto"/>
        </w:rPr>
        <w:t xml:space="preserve"> of a restriction enzyme</w:t>
      </w:r>
      <w:r w:rsidR="004B2161" w:rsidRPr="00E34668">
        <w:rPr>
          <w:color w:val="auto"/>
        </w:rPr>
        <w:t>,</w:t>
      </w:r>
      <w:r w:rsidR="0071191E" w:rsidRPr="00E34668">
        <w:rPr>
          <w:color w:val="auto"/>
        </w:rPr>
        <w:t xml:space="preserve"> such as </w:t>
      </w:r>
      <w:proofErr w:type="spellStart"/>
      <w:r w:rsidR="0071191E" w:rsidRPr="00E34668">
        <w:rPr>
          <w:color w:val="auto"/>
        </w:rPr>
        <w:t>HindIII</w:t>
      </w:r>
      <w:proofErr w:type="spellEnd"/>
      <w:r w:rsidR="004B2161" w:rsidRPr="00E34668">
        <w:rPr>
          <w:color w:val="auto"/>
        </w:rPr>
        <w:t>,</w:t>
      </w:r>
      <w:r w:rsidR="0071191E" w:rsidRPr="00E34668">
        <w:rPr>
          <w:color w:val="auto"/>
        </w:rPr>
        <w:t xml:space="preserve"> to each reaction to digest the genomic DNA. </w:t>
      </w:r>
      <w:r w:rsidR="00843BF0" w:rsidRPr="00E34668">
        <w:rPr>
          <w:color w:val="auto"/>
        </w:rPr>
        <w:t xml:space="preserve">Be sure to test out different gDNA dilutions to </w:t>
      </w:r>
      <w:r w:rsidR="0071191E" w:rsidRPr="00E34668">
        <w:rPr>
          <w:color w:val="auto"/>
        </w:rPr>
        <w:t>optimize</w:t>
      </w:r>
      <w:r w:rsidR="00843BF0" w:rsidRPr="00E34668">
        <w:rPr>
          <w:color w:val="auto"/>
        </w:rPr>
        <w:t xml:space="preserve"> separation of positive and negative </w:t>
      </w:r>
      <w:r w:rsidR="00843BF0" w:rsidRPr="00E34668">
        <w:rPr>
          <w:color w:val="auto"/>
        </w:rPr>
        <w:lastRenderedPageBreak/>
        <w:t xml:space="preserve">droplets. </w:t>
      </w:r>
      <w:r w:rsidR="0071191E" w:rsidRPr="00E34668">
        <w:rPr>
          <w:color w:val="auto"/>
        </w:rPr>
        <w:t xml:space="preserve"> </w:t>
      </w:r>
      <w:r w:rsidR="008C0320" w:rsidRPr="006A4DE2">
        <w:rPr>
          <w:color w:val="auto"/>
        </w:rPr>
        <w:t>Additionally, a</w:t>
      </w:r>
      <w:r w:rsidR="00FC582C" w:rsidRPr="006A4DE2">
        <w:rPr>
          <w:color w:val="auto"/>
        </w:rPr>
        <w:t xml:space="preserve"> </w:t>
      </w:r>
      <w:r w:rsidR="008C0320" w:rsidRPr="006A4DE2">
        <w:rPr>
          <w:color w:val="auto"/>
        </w:rPr>
        <w:t>subset of infiltrating T cells may be non-pathogenic regulatory T cells.</w:t>
      </w:r>
      <w:r w:rsidR="008C0320" w:rsidRPr="00E34668">
        <w:rPr>
          <w:color w:val="auto"/>
          <w:u w:val="single"/>
        </w:rPr>
        <w:t xml:space="preserve"> </w:t>
      </w:r>
      <w:r w:rsidR="008C0320" w:rsidRPr="006A4DE2">
        <w:rPr>
          <w:color w:val="auto"/>
        </w:rPr>
        <w:t xml:space="preserve">These cells </w:t>
      </w:r>
      <w:r w:rsidR="00FC582C" w:rsidRPr="006A4DE2">
        <w:rPr>
          <w:color w:val="auto"/>
        </w:rPr>
        <w:t xml:space="preserve">can </w:t>
      </w:r>
      <w:r w:rsidR="008C0320" w:rsidRPr="006A4DE2">
        <w:rPr>
          <w:color w:val="auto"/>
        </w:rPr>
        <w:t xml:space="preserve">be quantified using </w:t>
      </w:r>
      <w:r w:rsidR="00FC582C" w:rsidRPr="006A4DE2">
        <w:rPr>
          <w:color w:val="auto"/>
        </w:rPr>
        <w:t>addition</w:t>
      </w:r>
      <w:r w:rsidR="001F0F3F" w:rsidRPr="006A4DE2">
        <w:rPr>
          <w:color w:val="auto"/>
        </w:rPr>
        <w:t>al</w:t>
      </w:r>
      <w:r w:rsidR="00FC582C" w:rsidRPr="006A4DE2">
        <w:rPr>
          <w:color w:val="auto"/>
        </w:rPr>
        <w:t xml:space="preserve"> </w:t>
      </w:r>
      <w:r w:rsidR="008C0320" w:rsidRPr="006A4DE2">
        <w:rPr>
          <w:color w:val="auto"/>
        </w:rPr>
        <w:t xml:space="preserve">primers for regulatory T cell </w:t>
      </w:r>
      <w:r w:rsidR="00B719E6" w:rsidRPr="006A4DE2">
        <w:rPr>
          <w:color w:val="auto"/>
        </w:rPr>
        <w:t>markers.</w:t>
      </w:r>
    </w:p>
    <w:p w14:paraId="1350754A" w14:textId="77777777" w:rsidR="00843BF0" w:rsidRPr="00E34668" w:rsidRDefault="00843BF0" w:rsidP="00E34668">
      <w:pPr>
        <w:rPr>
          <w:color w:val="auto"/>
        </w:rPr>
      </w:pPr>
    </w:p>
    <w:p w14:paraId="6F78F452" w14:textId="3995CE1B" w:rsidR="00843BF0" w:rsidRPr="00E34668" w:rsidRDefault="00843BF0" w:rsidP="00E34668">
      <w:pPr>
        <w:rPr>
          <w:color w:val="auto"/>
        </w:rPr>
      </w:pPr>
      <w:r w:rsidRPr="00D3384A">
        <w:rPr>
          <w:color w:val="auto"/>
          <w:highlight w:val="yellow"/>
        </w:rPr>
        <w:t>6</w:t>
      </w:r>
      <w:r w:rsidR="0071191E" w:rsidRPr="00D3384A">
        <w:rPr>
          <w:color w:val="auto"/>
          <w:highlight w:val="yellow"/>
        </w:rPr>
        <w:t>.</w:t>
      </w:r>
      <w:r w:rsidR="006A4DE2" w:rsidRPr="00D3384A">
        <w:rPr>
          <w:color w:val="auto"/>
          <w:highlight w:val="yellow"/>
        </w:rPr>
        <w:t>2.</w:t>
      </w:r>
      <w:r w:rsidR="0071191E" w:rsidRPr="00D3384A">
        <w:rPr>
          <w:color w:val="auto"/>
          <w:highlight w:val="yellow"/>
        </w:rPr>
        <w:t xml:space="preserve"> </w:t>
      </w:r>
      <w:r w:rsidR="001B2C19" w:rsidRPr="00D3384A">
        <w:rPr>
          <w:color w:val="auto"/>
          <w:highlight w:val="yellow"/>
        </w:rPr>
        <w:t>Carry out the digital PCR reaction under the following conditions: Lid at 105 °C, 95 °C for 10 min (1 cycle); 95 °C for 30 s, ramp 2 °C/s and 55 °C for 1 min, ramp 2 °C/s (40 cycles); 72 °C for 10 min, 12 °C hold.</w:t>
      </w:r>
    </w:p>
    <w:p w14:paraId="16D7C815" w14:textId="0C50023B" w:rsidR="0006139C" w:rsidRPr="00E34668" w:rsidRDefault="0006139C" w:rsidP="00E34668">
      <w:pPr>
        <w:rPr>
          <w:color w:val="auto"/>
        </w:rPr>
      </w:pPr>
    </w:p>
    <w:p w14:paraId="747245F5" w14:textId="0068AFB4" w:rsidR="0006139C" w:rsidRPr="00E34668" w:rsidRDefault="006A4DE2" w:rsidP="00E34668">
      <w:pPr>
        <w:rPr>
          <w:color w:val="auto"/>
        </w:rPr>
      </w:pPr>
      <w:r>
        <w:rPr>
          <w:color w:val="auto"/>
        </w:rPr>
        <w:t xml:space="preserve">NOTE: </w:t>
      </w:r>
      <w:r w:rsidR="0006139C" w:rsidRPr="00E34668">
        <w:rPr>
          <w:color w:val="auto"/>
        </w:rPr>
        <w:t>These parameters may need to be adjusted depending on digital PCR equipment.</w:t>
      </w:r>
    </w:p>
    <w:p w14:paraId="10C7B40F" w14:textId="77777777" w:rsidR="001D1E06" w:rsidRPr="00E34668" w:rsidRDefault="001D1E06" w:rsidP="00E34668">
      <w:pPr>
        <w:rPr>
          <w:color w:val="auto"/>
        </w:rPr>
      </w:pPr>
    </w:p>
    <w:p w14:paraId="48CA425C" w14:textId="140D45FF" w:rsidR="00843BF0" w:rsidRPr="00E34668" w:rsidRDefault="001B2C19" w:rsidP="00E34668">
      <w:pPr>
        <w:rPr>
          <w:color w:val="auto"/>
        </w:rPr>
      </w:pPr>
      <w:r w:rsidRPr="00E34668">
        <w:rPr>
          <w:color w:val="auto"/>
        </w:rPr>
        <w:t>6.</w:t>
      </w:r>
      <w:r w:rsidR="006A4DE2">
        <w:rPr>
          <w:color w:val="auto"/>
        </w:rPr>
        <w:t>3.</w:t>
      </w:r>
      <w:r w:rsidR="00D50EAB" w:rsidRPr="00E34668">
        <w:rPr>
          <w:color w:val="auto"/>
        </w:rPr>
        <w:t xml:space="preserve"> </w:t>
      </w:r>
      <w:r w:rsidRPr="00E34668">
        <w:rPr>
          <w:color w:val="auto"/>
        </w:rPr>
        <w:t>Acquire digital PCR data with analysis software. Report data as numbers of copies per mg of tissue</w:t>
      </w:r>
      <w:r w:rsidR="002735F6" w:rsidRPr="00E34668">
        <w:rPr>
          <w:color w:val="auto"/>
        </w:rPr>
        <w:t xml:space="preserve"> using the following equation: </w:t>
      </w:r>
      <w:r w:rsidRPr="00E34668">
        <w:rPr>
          <w:color w:val="auto"/>
        </w:rPr>
        <w:t>(number of copies/</w:t>
      </w:r>
      <w:proofErr w:type="spellStart"/>
      <w:r w:rsidRPr="00E34668">
        <w:rPr>
          <w:color w:val="auto"/>
        </w:rPr>
        <w:t>μL</w:t>
      </w:r>
      <w:proofErr w:type="spellEnd"/>
      <w:r w:rsidRPr="00E34668">
        <w:rPr>
          <w:color w:val="auto"/>
        </w:rPr>
        <w:t xml:space="preserve">) </w:t>
      </w:r>
      <w:r w:rsidR="00186FC2" w:rsidRPr="00E34668">
        <w:rPr>
          <w:color w:val="auto"/>
        </w:rPr>
        <w:t xml:space="preserve">x </w:t>
      </w:r>
      <w:r w:rsidR="00E35351" w:rsidRPr="00E34668">
        <w:rPr>
          <w:color w:val="auto"/>
        </w:rPr>
        <w:t>(</w:t>
      </w:r>
      <w:proofErr w:type="spellStart"/>
      <w:r w:rsidR="00186FC2" w:rsidRPr="00E34668">
        <w:rPr>
          <w:color w:val="auto"/>
        </w:rPr>
        <w:t>μL</w:t>
      </w:r>
      <w:proofErr w:type="spellEnd"/>
      <w:r w:rsidR="00186FC2" w:rsidRPr="00E34668">
        <w:rPr>
          <w:color w:val="auto"/>
        </w:rPr>
        <w:t xml:space="preserve"> of gDNA in reaction) </w:t>
      </w:r>
      <w:r w:rsidRPr="00E34668">
        <w:rPr>
          <w:color w:val="auto"/>
        </w:rPr>
        <w:t xml:space="preserve">x </w:t>
      </w:r>
      <w:r w:rsidR="00E35351" w:rsidRPr="00E34668">
        <w:rPr>
          <w:color w:val="auto"/>
        </w:rPr>
        <w:t>(</w:t>
      </w:r>
      <w:r w:rsidRPr="00E34668">
        <w:rPr>
          <w:color w:val="auto"/>
        </w:rPr>
        <w:t>dilution factor</w:t>
      </w:r>
      <w:r w:rsidR="00E35351" w:rsidRPr="00E34668">
        <w:rPr>
          <w:color w:val="auto"/>
        </w:rPr>
        <w:t>)</w:t>
      </w:r>
      <w:proofErr w:type="gramStart"/>
      <w:r w:rsidR="00B969DD" w:rsidRPr="00E34668">
        <w:rPr>
          <w:color w:val="auto"/>
        </w:rPr>
        <w:t>/</w:t>
      </w:r>
      <w:r w:rsidRPr="00E34668">
        <w:rPr>
          <w:color w:val="auto"/>
        </w:rPr>
        <w:t>(</w:t>
      </w:r>
      <w:proofErr w:type="gramEnd"/>
      <w:r w:rsidR="00B969DD" w:rsidRPr="00E34668">
        <w:rPr>
          <w:color w:val="auto"/>
        </w:rPr>
        <w:t>mg</w:t>
      </w:r>
      <w:r w:rsidR="00A71AC0" w:rsidRPr="00E34668">
        <w:rPr>
          <w:color w:val="auto"/>
        </w:rPr>
        <w:t xml:space="preserve"> of tissue</w:t>
      </w:r>
      <w:r w:rsidR="00B969DD" w:rsidRPr="00E34668">
        <w:rPr>
          <w:color w:val="auto"/>
        </w:rPr>
        <w:t>/</w:t>
      </w:r>
      <w:proofErr w:type="spellStart"/>
      <w:r w:rsidRPr="00E34668">
        <w:rPr>
          <w:color w:val="auto"/>
        </w:rPr>
        <w:t>μ</w:t>
      </w:r>
      <w:r w:rsidR="00B969DD" w:rsidRPr="00E34668">
        <w:rPr>
          <w:color w:val="auto"/>
        </w:rPr>
        <w:t>L</w:t>
      </w:r>
      <w:proofErr w:type="spellEnd"/>
      <w:r w:rsidR="00A71AC0" w:rsidRPr="00E34668">
        <w:rPr>
          <w:color w:val="auto"/>
        </w:rPr>
        <w:t xml:space="preserve"> of total gDNA</w:t>
      </w:r>
      <w:r w:rsidRPr="00E34668">
        <w:rPr>
          <w:color w:val="auto"/>
        </w:rPr>
        <w:t xml:space="preserve"> )</w:t>
      </w:r>
    </w:p>
    <w:p w14:paraId="496AB0B4" w14:textId="77777777" w:rsidR="001C1E49" w:rsidRPr="00E34668" w:rsidRDefault="001C1E49" w:rsidP="00E34668">
      <w:pPr>
        <w:pStyle w:val="NormalWeb"/>
        <w:spacing w:before="0" w:beforeAutospacing="0" w:after="0" w:afterAutospacing="0"/>
        <w:rPr>
          <w:b/>
        </w:rPr>
      </w:pPr>
    </w:p>
    <w:p w14:paraId="2D3F820A" w14:textId="1CCE32FA" w:rsidR="007A4DD6" w:rsidRPr="00E34668" w:rsidRDefault="006305D7" w:rsidP="00E34668">
      <w:pPr>
        <w:pStyle w:val="NormalWeb"/>
        <w:spacing w:before="0" w:beforeAutospacing="0" w:after="0" w:afterAutospacing="0"/>
        <w:rPr>
          <w:b/>
        </w:rPr>
      </w:pPr>
      <w:r w:rsidRPr="00E34668">
        <w:rPr>
          <w:b/>
        </w:rPr>
        <w:t>REPRESENTATIVE RESULTS</w:t>
      </w:r>
      <w:r w:rsidR="00EF1462" w:rsidRPr="00E34668">
        <w:rPr>
          <w:b/>
        </w:rPr>
        <w:t xml:space="preserve">: </w:t>
      </w:r>
    </w:p>
    <w:p w14:paraId="4DF6A5FD" w14:textId="7AC743C6" w:rsidR="00A36B8F" w:rsidRPr="00E34668" w:rsidRDefault="00C5424A" w:rsidP="00E34668">
      <w:pPr>
        <w:pStyle w:val="NormalWeb"/>
        <w:spacing w:before="0" w:beforeAutospacing="0" w:after="0" w:afterAutospacing="0"/>
        <w:rPr>
          <w:color w:val="auto"/>
        </w:rPr>
      </w:pPr>
      <w:proofErr w:type="spellStart"/>
      <w:r w:rsidRPr="00E34668">
        <w:rPr>
          <w:color w:val="auto"/>
        </w:rPr>
        <w:t>Sublethally</w:t>
      </w:r>
      <w:proofErr w:type="spellEnd"/>
      <w:r w:rsidRPr="00E34668">
        <w:rPr>
          <w:color w:val="auto"/>
        </w:rPr>
        <w:t xml:space="preserve"> irradiated 8</w:t>
      </w:r>
      <w:r w:rsidR="006A4DE2">
        <w:rPr>
          <w:color w:val="auto"/>
        </w:rPr>
        <w:t>–</w:t>
      </w:r>
      <w:r w:rsidRPr="00E34668">
        <w:rPr>
          <w:color w:val="auto"/>
        </w:rPr>
        <w:t>12</w:t>
      </w:r>
      <w:r w:rsidR="00F210D2">
        <w:rPr>
          <w:color w:val="auto"/>
        </w:rPr>
        <w:t>-</w:t>
      </w:r>
      <w:r w:rsidRPr="00E34668">
        <w:rPr>
          <w:color w:val="auto"/>
        </w:rPr>
        <w:t xml:space="preserve">week old NSG mice of both sexes </w:t>
      </w:r>
      <w:r w:rsidR="009774EB" w:rsidRPr="00E34668">
        <w:rPr>
          <w:color w:val="auto"/>
        </w:rPr>
        <w:t xml:space="preserve">that </w:t>
      </w:r>
      <w:r w:rsidR="00065FC5" w:rsidRPr="00E34668">
        <w:t>receiv</w:t>
      </w:r>
      <w:r w:rsidR="009774EB" w:rsidRPr="00E34668">
        <w:t>e</w:t>
      </w:r>
      <w:r w:rsidR="00F210D2">
        <w:t>d</w:t>
      </w:r>
      <w:r w:rsidR="00065FC5" w:rsidRPr="00E34668">
        <w:t xml:space="preserve"> human PBMC start</w:t>
      </w:r>
      <w:r w:rsidR="00F210D2">
        <w:t>ed</w:t>
      </w:r>
      <w:r w:rsidR="00065FC5" w:rsidRPr="00E34668">
        <w:t xml:space="preserve"> displaying clinical signs of GVHD around day</w:t>
      </w:r>
      <w:r w:rsidR="008915A3" w:rsidRPr="00E34668">
        <w:t xml:space="preserve"> 10</w:t>
      </w:r>
      <w:r w:rsidR="00065FC5" w:rsidRPr="00E34668">
        <w:t xml:space="preserve"> post injection </w:t>
      </w:r>
      <w:r w:rsidR="004B2161" w:rsidRPr="00E34668">
        <w:t xml:space="preserve">compared to negative control mice that received PBS only </w:t>
      </w:r>
      <w:r w:rsidR="00065FC5" w:rsidRPr="00E34668">
        <w:t>(</w:t>
      </w:r>
      <w:r w:rsidR="00065FC5" w:rsidRPr="00E34668">
        <w:rPr>
          <w:b/>
        </w:rPr>
        <w:t>Figure 1A</w:t>
      </w:r>
      <w:r w:rsidR="00065FC5" w:rsidRPr="00E34668">
        <w:t>)</w:t>
      </w:r>
      <w:r w:rsidR="003F0E8F" w:rsidRPr="00E34668">
        <w:t xml:space="preserve">. </w:t>
      </w:r>
      <w:proofErr w:type="spellStart"/>
      <w:r w:rsidR="008915A3" w:rsidRPr="00E34668">
        <w:rPr>
          <w:color w:val="auto"/>
        </w:rPr>
        <w:t>XenoGVHD</w:t>
      </w:r>
      <w:proofErr w:type="spellEnd"/>
      <w:r w:rsidR="008915A3" w:rsidRPr="00E34668">
        <w:rPr>
          <w:color w:val="auto"/>
        </w:rPr>
        <w:t xml:space="preserve"> mice </w:t>
      </w:r>
      <w:r w:rsidR="00065FC5" w:rsidRPr="00E34668">
        <w:t>ha</w:t>
      </w:r>
      <w:r w:rsidR="00F210D2">
        <w:t>d</w:t>
      </w:r>
      <w:r w:rsidR="00065FC5" w:rsidRPr="00E34668">
        <w:t xml:space="preserve"> a median survival of </w:t>
      </w:r>
      <w:r w:rsidR="008915A3" w:rsidRPr="00E34668">
        <w:t xml:space="preserve">23.5 </w:t>
      </w:r>
      <w:r w:rsidR="00065FC5" w:rsidRPr="00E34668">
        <w:rPr>
          <w:color w:val="auto"/>
        </w:rPr>
        <w:t>days (</w:t>
      </w:r>
      <w:r w:rsidR="00065FC5" w:rsidRPr="00E34668">
        <w:rPr>
          <w:b/>
          <w:color w:val="auto"/>
        </w:rPr>
        <w:t>Figure 1</w:t>
      </w:r>
      <w:r w:rsidR="003F0E8F" w:rsidRPr="00E34668">
        <w:rPr>
          <w:b/>
          <w:color w:val="auto"/>
        </w:rPr>
        <w:t>B</w:t>
      </w:r>
      <w:r w:rsidR="00065FC5" w:rsidRPr="00E34668">
        <w:rPr>
          <w:color w:val="auto"/>
        </w:rPr>
        <w:t xml:space="preserve">). </w:t>
      </w:r>
      <w:r w:rsidR="00A36B8F" w:rsidRPr="00E34668">
        <w:rPr>
          <w:color w:val="auto"/>
        </w:rPr>
        <w:t xml:space="preserve">With digital PCR, </w:t>
      </w:r>
      <w:r w:rsidR="00A36B8F" w:rsidRPr="00E34668">
        <w:t>CD3</w:t>
      </w:r>
      <w:r w:rsidR="00B969DD" w:rsidRPr="00E34668">
        <w:t xml:space="preserve"> epsilon positive</w:t>
      </w:r>
      <w:r w:rsidR="00A36B8F" w:rsidRPr="00E34668">
        <w:t xml:space="preserve"> human T cells c</w:t>
      </w:r>
      <w:r w:rsidR="00F210D2">
        <w:t>ould</w:t>
      </w:r>
      <w:r w:rsidR="00A36B8F" w:rsidRPr="00E34668">
        <w:t xml:space="preserve"> be detected</w:t>
      </w:r>
      <w:r w:rsidR="00A337BE" w:rsidRPr="00E34668">
        <w:t xml:space="preserve"> i</w:t>
      </w:r>
      <w:r w:rsidR="00A36B8F" w:rsidRPr="00E34668">
        <w:t xml:space="preserve">n the lung and liver samples </w:t>
      </w:r>
      <w:r w:rsidR="003F0E8F" w:rsidRPr="00E34668">
        <w:t xml:space="preserve">of </w:t>
      </w:r>
      <w:r w:rsidR="00A36B8F" w:rsidRPr="00E34668">
        <w:t>mi</w:t>
      </w:r>
      <w:r w:rsidR="003F0E8F" w:rsidRPr="00E34668">
        <w:t>ce that received human PBMC</w:t>
      </w:r>
      <w:r w:rsidR="00A337BE" w:rsidRPr="00E34668">
        <w:t>. Tissue samples from mice injected with PBS were used as controls</w:t>
      </w:r>
      <w:r w:rsidR="003F0E8F" w:rsidRPr="00E34668">
        <w:t xml:space="preserve"> </w:t>
      </w:r>
      <w:r w:rsidR="00A36B8F" w:rsidRPr="00E34668">
        <w:t>(</w:t>
      </w:r>
      <w:r w:rsidR="00A36B8F" w:rsidRPr="00E34668">
        <w:rPr>
          <w:b/>
        </w:rPr>
        <w:t>Figure 2</w:t>
      </w:r>
      <w:r w:rsidR="00A36B8F" w:rsidRPr="00E34668">
        <w:t>).</w:t>
      </w:r>
      <w:r w:rsidR="00B969DD" w:rsidRPr="00E34668">
        <w:t xml:space="preserve"> </w:t>
      </w:r>
    </w:p>
    <w:p w14:paraId="7F5815FC" w14:textId="3133E33C" w:rsidR="004A71E4" w:rsidRPr="00E34668" w:rsidRDefault="004A71E4" w:rsidP="00E34668">
      <w:pPr>
        <w:rPr>
          <w:color w:val="808080" w:themeColor="background1" w:themeShade="80"/>
        </w:rPr>
      </w:pPr>
    </w:p>
    <w:p w14:paraId="069257D4" w14:textId="3A384401" w:rsidR="007A4DD6" w:rsidRPr="00E34668" w:rsidRDefault="00B32616" w:rsidP="00E34668">
      <w:pPr>
        <w:rPr>
          <w:color w:val="808080"/>
        </w:rPr>
      </w:pPr>
      <w:r w:rsidRPr="00E34668">
        <w:rPr>
          <w:b/>
        </w:rPr>
        <w:t xml:space="preserve">FIGURE </w:t>
      </w:r>
      <w:r w:rsidR="0013621E" w:rsidRPr="00E34668">
        <w:rPr>
          <w:b/>
        </w:rPr>
        <w:t xml:space="preserve">AND TABLE </w:t>
      </w:r>
      <w:r w:rsidRPr="00E34668">
        <w:rPr>
          <w:b/>
        </w:rPr>
        <w:t>LEGENDS:</w:t>
      </w:r>
      <w:r w:rsidRPr="00E34668">
        <w:rPr>
          <w:color w:val="808080"/>
        </w:rPr>
        <w:t xml:space="preserve"> </w:t>
      </w:r>
    </w:p>
    <w:p w14:paraId="1DF196F9" w14:textId="77777777" w:rsidR="002B030B" w:rsidRPr="00E34668" w:rsidRDefault="002B030B" w:rsidP="00E34668">
      <w:pPr>
        <w:rPr>
          <w:color w:val="808080"/>
        </w:rPr>
      </w:pPr>
    </w:p>
    <w:p w14:paraId="34EE03E9" w14:textId="6858DA45" w:rsidR="002B030B" w:rsidRPr="00F210D2" w:rsidRDefault="002B030B" w:rsidP="00E34668">
      <w:pPr>
        <w:rPr>
          <w:color w:val="auto"/>
        </w:rPr>
      </w:pPr>
      <w:r w:rsidRPr="00E34668">
        <w:rPr>
          <w:b/>
          <w:color w:val="auto"/>
        </w:rPr>
        <w:t>Figure 1</w:t>
      </w:r>
      <w:r w:rsidR="00F210D2">
        <w:rPr>
          <w:color w:val="auto"/>
        </w:rPr>
        <w:t>:</w:t>
      </w:r>
      <w:r w:rsidRPr="00E34668">
        <w:rPr>
          <w:color w:val="auto"/>
        </w:rPr>
        <w:t xml:space="preserve"> </w:t>
      </w:r>
      <w:r w:rsidR="002917D4" w:rsidRPr="00E34668">
        <w:rPr>
          <w:b/>
          <w:color w:val="auto"/>
        </w:rPr>
        <w:t>GVHD disease progression.</w:t>
      </w:r>
      <w:r w:rsidR="002917D4" w:rsidRPr="00E34668">
        <w:rPr>
          <w:color w:val="auto"/>
        </w:rPr>
        <w:t xml:space="preserve"> </w:t>
      </w:r>
      <w:proofErr w:type="spellStart"/>
      <w:r w:rsidR="002917D4" w:rsidRPr="00E34668">
        <w:rPr>
          <w:color w:val="auto"/>
        </w:rPr>
        <w:t>S</w:t>
      </w:r>
      <w:r w:rsidRPr="00E34668">
        <w:rPr>
          <w:color w:val="auto"/>
        </w:rPr>
        <w:t>ublethally</w:t>
      </w:r>
      <w:proofErr w:type="spellEnd"/>
      <w:r w:rsidRPr="00E34668">
        <w:rPr>
          <w:color w:val="auto"/>
        </w:rPr>
        <w:t xml:space="preserve"> irradiated </w:t>
      </w:r>
      <w:r w:rsidR="00C5424A" w:rsidRPr="00E34668">
        <w:rPr>
          <w:color w:val="auto"/>
        </w:rPr>
        <w:t>8</w:t>
      </w:r>
      <w:r w:rsidR="00F210D2">
        <w:rPr>
          <w:color w:val="auto"/>
        </w:rPr>
        <w:t>–</w:t>
      </w:r>
      <w:r w:rsidR="00C5424A" w:rsidRPr="00E34668">
        <w:rPr>
          <w:color w:val="auto"/>
        </w:rPr>
        <w:t>12</w:t>
      </w:r>
      <w:r w:rsidR="00F210D2">
        <w:rPr>
          <w:color w:val="auto"/>
        </w:rPr>
        <w:t>-</w:t>
      </w:r>
      <w:r w:rsidR="00C5424A" w:rsidRPr="00E34668">
        <w:rPr>
          <w:color w:val="auto"/>
        </w:rPr>
        <w:t>week</w:t>
      </w:r>
      <w:r w:rsidR="00472CA5" w:rsidRPr="00E34668">
        <w:rPr>
          <w:color w:val="auto"/>
        </w:rPr>
        <w:t>-</w:t>
      </w:r>
      <w:r w:rsidR="00C5424A" w:rsidRPr="00E34668">
        <w:rPr>
          <w:color w:val="auto"/>
        </w:rPr>
        <w:t>old</w:t>
      </w:r>
      <w:r w:rsidR="00472CA5" w:rsidRPr="00E34668">
        <w:rPr>
          <w:color w:val="auto"/>
        </w:rPr>
        <w:t xml:space="preserve"> </w:t>
      </w:r>
      <w:r w:rsidR="00C5424A" w:rsidRPr="00E34668">
        <w:rPr>
          <w:color w:val="auto"/>
        </w:rPr>
        <w:t xml:space="preserve">male and female </w:t>
      </w:r>
      <w:r w:rsidRPr="00E34668">
        <w:rPr>
          <w:color w:val="auto"/>
        </w:rPr>
        <w:t xml:space="preserve">NSG mice were retro-orbitally injected with </w:t>
      </w:r>
      <w:r w:rsidR="00F210D2">
        <w:rPr>
          <w:color w:val="auto"/>
        </w:rPr>
        <w:t xml:space="preserve">1 x </w:t>
      </w:r>
      <w:r w:rsidRPr="00E34668">
        <w:rPr>
          <w:color w:val="auto"/>
        </w:rPr>
        <w:t>10</w:t>
      </w:r>
      <w:r w:rsidRPr="00E34668">
        <w:rPr>
          <w:color w:val="auto"/>
          <w:vertAlign w:val="superscript"/>
        </w:rPr>
        <w:t>7</w:t>
      </w:r>
      <w:r w:rsidR="002917D4" w:rsidRPr="00E34668">
        <w:rPr>
          <w:color w:val="auto"/>
        </w:rPr>
        <w:t xml:space="preserve"> human PBMC</w:t>
      </w:r>
      <w:r w:rsidR="004A26AA" w:rsidRPr="00E34668">
        <w:rPr>
          <w:color w:val="auto"/>
        </w:rPr>
        <w:t xml:space="preserve"> </w:t>
      </w:r>
      <w:r w:rsidR="00472CA5" w:rsidRPr="00E34668">
        <w:rPr>
          <w:color w:val="auto"/>
        </w:rPr>
        <w:t>(n</w:t>
      </w:r>
      <w:r w:rsidR="00F210D2">
        <w:rPr>
          <w:color w:val="auto"/>
        </w:rPr>
        <w:t xml:space="preserve"> </w:t>
      </w:r>
      <w:r w:rsidR="00472CA5" w:rsidRPr="00E34668">
        <w:rPr>
          <w:color w:val="auto"/>
        </w:rPr>
        <w:t>=</w:t>
      </w:r>
      <w:r w:rsidR="00F210D2">
        <w:rPr>
          <w:color w:val="auto"/>
        </w:rPr>
        <w:t xml:space="preserve"> </w:t>
      </w:r>
      <w:r w:rsidR="00472CA5" w:rsidRPr="00E34668">
        <w:rPr>
          <w:color w:val="auto"/>
        </w:rPr>
        <w:t xml:space="preserve">6) </w:t>
      </w:r>
      <w:r w:rsidR="004A26AA" w:rsidRPr="00E34668">
        <w:rPr>
          <w:color w:val="auto"/>
        </w:rPr>
        <w:t xml:space="preserve">or PBS </w:t>
      </w:r>
      <w:r w:rsidR="00472CA5" w:rsidRPr="00E34668">
        <w:rPr>
          <w:color w:val="auto"/>
        </w:rPr>
        <w:t>(n</w:t>
      </w:r>
      <w:r w:rsidR="00F210D2">
        <w:rPr>
          <w:color w:val="auto"/>
        </w:rPr>
        <w:t xml:space="preserve"> </w:t>
      </w:r>
      <w:r w:rsidR="00472CA5" w:rsidRPr="00E34668">
        <w:rPr>
          <w:color w:val="auto"/>
        </w:rPr>
        <w:t>=</w:t>
      </w:r>
      <w:r w:rsidR="00F210D2">
        <w:rPr>
          <w:color w:val="auto"/>
        </w:rPr>
        <w:t xml:space="preserve"> </w:t>
      </w:r>
      <w:r w:rsidR="00472CA5" w:rsidRPr="00E34668">
        <w:rPr>
          <w:color w:val="auto"/>
        </w:rPr>
        <w:t xml:space="preserve">4) </w:t>
      </w:r>
      <w:r w:rsidR="004A26AA" w:rsidRPr="00E34668">
        <w:rPr>
          <w:color w:val="auto"/>
        </w:rPr>
        <w:t>as a negative control</w:t>
      </w:r>
      <w:r w:rsidRPr="00F210D2">
        <w:rPr>
          <w:color w:val="auto"/>
        </w:rPr>
        <w:t>.</w:t>
      </w:r>
      <w:r w:rsidR="00196E46" w:rsidRPr="00F210D2">
        <w:rPr>
          <w:color w:val="auto"/>
        </w:rPr>
        <w:t xml:space="preserve"> </w:t>
      </w:r>
      <w:r w:rsidR="008C0320" w:rsidRPr="00F210D2">
        <w:rPr>
          <w:color w:val="auto"/>
        </w:rPr>
        <w:t xml:space="preserve">Data </w:t>
      </w:r>
      <w:r w:rsidR="00D53CE5" w:rsidRPr="00F210D2">
        <w:rPr>
          <w:color w:val="auto"/>
        </w:rPr>
        <w:t>show</w:t>
      </w:r>
      <w:r w:rsidR="00F210D2">
        <w:rPr>
          <w:color w:val="auto"/>
        </w:rPr>
        <w:t>n</w:t>
      </w:r>
      <w:r w:rsidR="00D53CE5" w:rsidRPr="00F210D2">
        <w:rPr>
          <w:color w:val="auto"/>
        </w:rPr>
        <w:t xml:space="preserve"> are the combined results of </w:t>
      </w:r>
      <w:r w:rsidR="00F210D2">
        <w:rPr>
          <w:color w:val="auto"/>
        </w:rPr>
        <w:t>three</w:t>
      </w:r>
      <w:r w:rsidR="008C0320" w:rsidRPr="00F210D2">
        <w:rPr>
          <w:color w:val="auto"/>
        </w:rPr>
        <w:t xml:space="preserve"> independent experiments.</w:t>
      </w:r>
      <w:r w:rsidR="008C0320" w:rsidRPr="00E34668">
        <w:rPr>
          <w:color w:val="auto"/>
        </w:rPr>
        <w:t xml:space="preserve"> </w:t>
      </w:r>
      <w:r w:rsidR="00F210D2">
        <w:rPr>
          <w:color w:val="auto"/>
        </w:rPr>
        <w:t>(</w:t>
      </w:r>
      <w:r w:rsidRPr="00F210D2">
        <w:rPr>
          <w:b/>
          <w:color w:val="auto"/>
        </w:rPr>
        <w:t>A</w:t>
      </w:r>
      <w:r w:rsidR="002917D4" w:rsidRPr="00F210D2">
        <w:rPr>
          <w:color w:val="auto"/>
        </w:rPr>
        <w:t>)</w:t>
      </w:r>
      <w:r w:rsidR="002917D4" w:rsidRPr="00E34668">
        <w:rPr>
          <w:color w:val="auto"/>
        </w:rPr>
        <w:t xml:space="preserve"> GV</w:t>
      </w:r>
      <w:r w:rsidR="003F0E8F" w:rsidRPr="00E34668">
        <w:rPr>
          <w:color w:val="auto"/>
        </w:rPr>
        <w:t>HD score was</w:t>
      </w:r>
      <w:r w:rsidRPr="00E34668">
        <w:rPr>
          <w:color w:val="auto"/>
        </w:rPr>
        <w:t xml:space="preserve"> </w:t>
      </w:r>
      <w:r w:rsidR="00472CA5" w:rsidRPr="00E34668">
        <w:rPr>
          <w:color w:val="auto"/>
        </w:rPr>
        <w:t xml:space="preserve">measured </w:t>
      </w:r>
      <w:r w:rsidR="00A71AC0" w:rsidRPr="00E34668">
        <w:rPr>
          <w:color w:val="auto"/>
        </w:rPr>
        <w:t xml:space="preserve">every other day until mice reached a score of a 2 and then every day </w:t>
      </w:r>
      <w:r w:rsidRPr="00E34668">
        <w:rPr>
          <w:color w:val="auto"/>
        </w:rPr>
        <w:t xml:space="preserve">until day of sacrifice. </w:t>
      </w:r>
      <w:r w:rsidR="00AA5C31" w:rsidRPr="00E34668">
        <w:rPr>
          <w:color w:val="auto"/>
        </w:rPr>
        <w:t>Data reported at each time point for G</w:t>
      </w:r>
      <w:r w:rsidR="004B2161" w:rsidRPr="00E34668">
        <w:rPr>
          <w:color w:val="auto"/>
        </w:rPr>
        <w:t>V</w:t>
      </w:r>
      <w:r w:rsidR="00AA5C31" w:rsidRPr="00E34668">
        <w:rPr>
          <w:color w:val="auto"/>
        </w:rPr>
        <w:t xml:space="preserve">HD score </w:t>
      </w:r>
      <w:r w:rsidR="001F0674" w:rsidRPr="00E34668">
        <w:rPr>
          <w:color w:val="auto"/>
        </w:rPr>
        <w:t>is</w:t>
      </w:r>
      <w:r w:rsidR="00AA5C31" w:rsidRPr="00E34668">
        <w:rPr>
          <w:color w:val="auto"/>
        </w:rPr>
        <w:t xml:space="preserve"> </w:t>
      </w:r>
      <w:r w:rsidR="001F0674" w:rsidRPr="00E34668">
        <w:rPr>
          <w:color w:val="auto"/>
        </w:rPr>
        <w:t>the mean</w:t>
      </w:r>
      <w:r w:rsidR="003F0E8F" w:rsidRPr="00E34668">
        <w:rPr>
          <w:color w:val="auto"/>
        </w:rPr>
        <w:t xml:space="preserve"> ± SEM</w:t>
      </w:r>
      <w:r w:rsidR="00AA5C31" w:rsidRPr="00E34668">
        <w:rPr>
          <w:color w:val="auto"/>
        </w:rPr>
        <w:t xml:space="preserve"> </w:t>
      </w:r>
      <w:r w:rsidR="001F0674" w:rsidRPr="00E34668">
        <w:rPr>
          <w:color w:val="auto"/>
        </w:rPr>
        <w:t>score</w:t>
      </w:r>
      <w:r w:rsidR="00AA5C31" w:rsidRPr="00E34668">
        <w:rPr>
          <w:color w:val="auto"/>
        </w:rPr>
        <w:t xml:space="preserve"> of the </w:t>
      </w:r>
      <w:r w:rsidR="001F0674" w:rsidRPr="00E34668">
        <w:rPr>
          <w:color w:val="auto"/>
        </w:rPr>
        <w:t xml:space="preserve">live </w:t>
      </w:r>
      <w:r w:rsidR="00AA5C31" w:rsidRPr="00E34668">
        <w:rPr>
          <w:color w:val="auto"/>
        </w:rPr>
        <w:t xml:space="preserve">mice </w:t>
      </w:r>
      <w:r w:rsidR="001F0674" w:rsidRPr="00E34668">
        <w:rPr>
          <w:color w:val="auto"/>
        </w:rPr>
        <w:t>combined with</w:t>
      </w:r>
      <w:r w:rsidR="00AA5C31" w:rsidRPr="00E34668">
        <w:rPr>
          <w:color w:val="auto"/>
        </w:rPr>
        <w:t xml:space="preserve"> the last scores of any deceased mice in each group. </w:t>
      </w:r>
      <w:r w:rsidRPr="00E34668">
        <w:rPr>
          <w:color w:val="auto"/>
        </w:rPr>
        <w:t>*</w:t>
      </w:r>
      <w:r w:rsidR="00F210D2">
        <w:rPr>
          <w:color w:val="auto"/>
        </w:rPr>
        <w:t xml:space="preserve"> </w:t>
      </w:r>
      <w:r w:rsidRPr="00E34668">
        <w:rPr>
          <w:color w:val="auto"/>
        </w:rPr>
        <w:t>p</w:t>
      </w:r>
      <w:r w:rsidR="00F210D2">
        <w:rPr>
          <w:color w:val="auto"/>
        </w:rPr>
        <w:t xml:space="preserve"> </w:t>
      </w:r>
      <w:r w:rsidRPr="00E34668">
        <w:rPr>
          <w:color w:val="auto"/>
        </w:rPr>
        <w:t>&lt;</w:t>
      </w:r>
      <w:r w:rsidR="00F210D2">
        <w:rPr>
          <w:color w:val="auto"/>
        </w:rPr>
        <w:t xml:space="preserve"> </w:t>
      </w:r>
      <w:r w:rsidRPr="00E34668">
        <w:rPr>
          <w:color w:val="auto"/>
        </w:rPr>
        <w:t>0.05 as determined by Mann Whitney U test.</w:t>
      </w:r>
      <w:r w:rsidR="003F0E8F" w:rsidRPr="00E34668">
        <w:rPr>
          <w:color w:val="auto"/>
        </w:rPr>
        <w:t xml:space="preserve"> </w:t>
      </w:r>
      <w:r w:rsidR="00F210D2">
        <w:rPr>
          <w:color w:val="auto"/>
        </w:rPr>
        <w:t>(</w:t>
      </w:r>
      <w:r w:rsidR="003F0E8F" w:rsidRPr="00E34668">
        <w:rPr>
          <w:b/>
          <w:color w:val="auto"/>
        </w:rPr>
        <w:t>B</w:t>
      </w:r>
      <w:r w:rsidRPr="00F210D2">
        <w:rPr>
          <w:color w:val="auto"/>
        </w:rPr>
        <w:t>)</w:t>
      </w:r>
      <w:r w:rsidRPr="00E34668">
        <w:rPr>
          <w:color w:val="auto"/>
        </w:rPr>
        <w:t xml:space="preserve"> Kaplan-Meier curve of survival. </w:t>
      </w:r>
      <w:r w:rsidRPr="00F210D2">
        <w:rPr>
          <w:color w:val="auto"/>
        </w:rPr>
        <w:t>Death was marked when G</w:t>
      </w:r>
      <w:r w:rsidR="001F0674" w:rsidRPr="00F210D2">
        <w:rPr>
          <w:color w:val="auto"/>
        </w:rPr>
        <w:t>V</w:t>
      </w:r>
      <w:r w:rsidRPr="00F210D2">
        <w:rPr>
          <w:color w:val="auto"/>
        </w:rPr>
        <w:t>HD score was ≥7.</w:t>
      </w:r>
      <w:r w:rsidR="002917D4" w:rsidRPr="00F210D2">
        <w:rPr>
          <w:color w:val="auto"/>
        </w:rPr>
        <w:t xml:space="preserve"> *</w:t>
      </w:r>
      <w:r w:rsidR="00F210D2">
        <w:rPr>
          <w:color w:val="auto"/>
        </w:rPr>
        <w:t xml:space="preserve"> </w:t>
      </w:r>
      <w:r w:rsidR="002917D4" w:rsidRPr="00F210D2">
        <w:rPr>
          <w:color w:val="auto"/>
        </w:rPr>
        <w:t>p</w:t>
      </w:r>
      <w:r w:rsidR="00F210D2">
        <w:rPr>
          <w:color w:val="auto"/>
        </w:rPr>
        <w:t xml:space="preserve"> </w:t>
      </w:r>
      <w:r w:rsidR="002917D4" w:rsidRPr="00F210D2">
        <w:rPr>
          <w:color w:val="auto"/>
        </w:rPr>
        <w:t>&lt;</w:t>
      </w:r>
      <w:r w:rsidR="00F210D2">
        <w:rPr>
          <w:color w:val="auto"/>
        </w:rPr>
        <w:t xml:space="preserve"> </w:t>
      </w:r>
      <w:r w:rsidR="002917D4" w:rsidRPr="00F210D2">
        <w:rPr>
          <w:color w:val="auto"/>
        </w:rPr>
        <w:t xml:space="preserve">0.05 as determined by </w:t>
      </w:r>
      <w:r w:rsidR="003F0E8F" w:rsidRPr="00F210D2">
        <w:rPr>
          <w:color w:val="auto"/>
        </w:rPr>
        <w:t>log-</w:t>
      </w:r>
      <w:r w:rsidR="00196E46" w:rsidRPr="00F210D2">
        <w:rPr>
          <w:color w:val="auto"/>
        </w:rPr>
        <w:t>rank</w:t>
      </w:r>
      <w:r w:rsidR="002917D4" w:rsidRPr="00F210D2">
        <w:rPr>
          <w:color w:val="auto"/>
        </w:rPr>
        <w:t xml:space="preserve"> test.</w:t>
      </w:r>
      <w:r w:rsidRPr="00F210D2">
        <w:rPr>
          <w:color w:val="auto"/>
        </w:rPr>
        <w:t xml:space="preserve"> </w:t>
      </w:r>
    </w:p>
    <w:p w14:paraId="69874D74" w14:textId="77777777" w:rsidR="002917D4" w:rsidRPr="00E34668" w:rsidRDefault="002917D4" w:rsidP="00E34668">
      <w:pPr>
        <w:rPr>
          <w:color w:val="auto"/>
        </w:rPr>
      </w:pPr>
    </w:p>
    <w:p w14:paraId="681EE2A3" w14:textId="0C22CA83" w:rsidR="002917D4" w:rsidRPr="00E34668" w:rsidRDefault="002917D4" w:rsidP="00E34668">
      <w:pPr>
        <w:rPr>
          <w:color w:val="auto"/>
        </w:rPr>
      </w:pPr>
      <w:r w:rsidRPr="00E34668">
        <w:rPr>
          <w:b/>
          <w:color w:val="auto"/>
        </w:rPr>
        <w:t xml:space="preserve">Figure </w:t>
      </w:r>
      <w:r w:rsidR="007747DC" w:rsidRPr="00E34668">
        <w:rPr>
          <w:b/>
          <w:color w:val="auto"/>
        </w:rPr>
        <w:t>2</w:t>
      </w:r>
      <w:r w:rsidR="00F210D2">
        <w:rPr>
          <w:b/>
          <w:color w:val="auto"/>
        </w:rPr>
        <w:t>:</w:t>
      </w:r>
      <w:r w:rsidRPr="00E34668">
        <w:rPr>
          <w:color w:val="auto"/>
        </w:rPr>
        <w:t xml:space="preserve"> </w:t>
      </w:r>
      <w:r w:rsidRPr="00E34668">
        <w:rPr>
          <w:b/>
          <w:color w:val="auto"/>
        </w:rPr>
        <w:t xml:space="preserve">Detection of human T cells using digital PCR. </w:t>
      </w:r>
      <w:r w:rsidRPr="00E34668">
        <w:rPr>
          <w:color w:val="auto"/>
        </w:rPr>
        <w:t xml:space="preserve">Lung and liver samples were collected from mice that were retro-orbitally injected with PBS </w:t>
      </w:r>
      <w:r w:rsidR="003514E6" w:rsidRPr="00E34668">
        <w:rPr>
          <w:color w:val="auto"/>
        </w:rPr>
        <w:t>(n</w:t>
      </w:r>
      <w:r w:rsidR="00F210D2">
        <w:rPr>
          <w:color w:val="auto"/>
        </w:rPr>
        <w:t xml:space="preserve"> </w:t>
      </w:r>
      <w:r w:rsidR="003514E6" w:rsidRPr="00E34668">
        <w:rPr>
          <w:color w:val="auto"/>
        </w:rPr>
        <w:t>=</w:t>
      </w:r>
      <w:r w:rsidR="00F210D2">
        <w:rPr>
          <w:color w:val="auto"/>
        </w:rPr>
        <w:t xml:space="preserve"> </w:t>
      </w:r>
      <w:r w:rsidR="003514E6" w:rsidRPr="00E34668">
        <w:rPr>
          <w:color w:val="auto"/>
        </w:rPr>
        <w:t xml:space="preserve">3) </w:t>
      </w:r>
      <w:r w:rsidRPr="00E34668">
        <w:rPr>
          <w:color w:val="auto"/>
        </w:rPr>
        <w:t xml:space="preserve">or </w:t>
      </w:r>
      <w:r w:rsidR="00F210D2">
        <w:rPr>
          <w:color w:val="auto"/>
        </w:rPr>
        <w:t xml:space="preserve">1 x </w:t>
      </w:r>
      <w:r w:rsidRPr="00E34668">
        <w:rPr>
          <w:color w:val="auto"/>
        </w:rPr>
        <w:t>10</w:t>
      </w:r>
      <w:r w:rsidRPr="00E34668">
        <w:rPr>
          <w:color w:val="auto"/>
          <w:vertAlign w:val="superscript"/>
        </w:rPr>
        <w:t>7</w:t>
      </w:r>
      <w:r w:rsidRPr="00E34668">
        <w:rPr>
          <w:color w:val="auto"/>
        </w:rPr>
        <w:t xml:space="preserve"> human PBMC</w:t>
      </w:r>
      <w:r w:rsidR="003514E6" w:rsidRPr="00E34668">
        <w:rPr>
          <w:color w:val="auto"/>
        </w:rPr>
        <w:t xml:space="preserve"> (n</w:t>
      </w:r>
      <w:r w:rsidR="00F210D2">
        <w:rPr>
          <w:color w:val="auto"/>
        </w:rPr>
        <w:t xml:space="preserve"> </w:t>
      </w:r>
      <w:r w:rsidR="003514E6" w:rsidRPr="00E34668">
        <w:rPr>
          <w:color w:val="auto"/>
        </w:rPr>
        <w:t>=</w:t>
      </w:r>
      <w:r w:rsidR="00F210D2">
        <w:rPr>
          <w:color w:val="auto"/>
        </w:rPr>
        <w:t xml:space="preserve"> </w:t>
      </w:r>
      <w:r w:rsidR="003514E6" w:rsidRPr="00E34668">
        <w:rPr>
          <w:color w:val="auto"/>
        </w:rPr>
        <w:t>3</w:t>
      </w:r>
      <w:r w:rsidR="003514E6" w:rsidRPr="00F210D2">
        <w:rPr>
          <w:color w:val="auto"/>
        </w:rPr>
        <w:t>)</w:t>
      </w:r>
      <w:r w:rsidR="008C0320" w:rsidRPr="00F210D2">
        <w:rPr>
          <w:color w:val="auto"/>
        </w:rPr>
        <w:t xml:space="preserve"> </w:t>
      </w:r>
      <w:r w:rsidR="008C0320" w:rsidRPr="00F210D2">
        <w:t>when mice reached a GVHD score of ≥7 or 42 days post injection</w:t>
      </w:r>
      <w:r w:rsidRPr="00F210D2">
        <w:rPr>
          <w:color w:val="auto"/>
        </w:rPr>
        <w:t xml:space="preserve">. </w:t>
      </w:r>
      <w:r w:rsidR="008C0320" w:rsidRPr="00F210D2">
        <w:rPr>
          <w:color w:val="auto"/>
        </w:rPr>
        <w:t xml:space="preserve">Data were collected from 3 independent experiments. </w:t>
      </w:r>
      <w:r w:rsidRPr="00E34668">
        <w:rPr>
          <w:color w:val="auto"/>
        </w:rPr>
        <w:t xml:space="preserve">gDNA was isolated and digital PCR was used to </w:t>
      </w:r>
      <w:r w:rsidR="003514E6" w:rsidRPr="00E34668">
        <w:rPr>
          <w:color w:val="auto"/>
        </w:rPr>
        <w:t xml:space="preserve">determine </w:t>
      </w:r>
      <w:r w:rsidRPr="00E34668">
        <w:rPr>
          <w:color w:val="auto"/>
        </w:rPr>
        <w:t>the copies of human CD3 epsilon per m</w:t>
      </w:r>
      <w:r w:rsidR="00F210D2">
        <w:rPr>
          <w:color w:val="auto"/>
        </w:rPr>
        <w:t>illi</w:t>
      </w:r>
      <w:r w:rsidRPr="00E34668">
        <w:rPr>
          <w:color w:val="auto"/>
        </w:rPr>
        <w:t>g</w:t>
      </w:r>
      <w:r w:rsidR="00F210D2">
        <w:rPr>
          <w:color w:val="auto"/>
        </w:rPr>
        <w:t>ram</w:t>
      </w:r>
      <w:r w:rsidRPr="00E34668">
        <w:rPr>
          <w:color w:val="auto"/>
        </w:rPr>
        <w:t xml:space="preserve"> of tissue. </w:t>
      </w:r>
      <w:r w:rsidR="00F210D2">
        <w:rPr>
          <w:color w:val="auto"/>
        </w:rPr>
        <w:t>(</w:t>
      </w:r>
      <w:r w:rsidRPr="00E34668">
        <w:rPr>
          <w:b/>
          <w:color w:val="auto"/>
        </w:rPr>
        <w:t>A</w:t>
      </w:r>
      <w:r w:rsidRPr="00F210D2">
        <w:rPr>
          <w:color w:val="auto"/>
        </w:rPr>
        <w:t>)</w:t>
      </w:r>
      <w:r w:rsidRPr="00E34668">
        <w:rPr>
          <w:color w:val="auto"/>
        </w:rPr>
        <w:t xml:space="preserve"> Representative digital PCR plot </w:t>
      </w:r>
      <w:r w:rsidR="00F760F9" w:rsidRPr="00E34668">
        <w:rPr>
          <w:color w:val="auto"/>
        </w:rPr>
        <w:t xml:space="preserve">of lung and liver samples </w:t>
      </w:r>
      <w:r w:rsidRPr="00E34668">
        <w:rPr>
          <w:color w:val="auto"/>
        </w:rPr>
        <w:t xml:space="preserve">from a mouse injected with </w:t>
      </w:r>
      <w:r w:rsidR="00F760F9" w:rsidRPr="00E34668">
        <w:rPr>
          <w:color w:val="auto"/>
        </w:rPr>
        <w:t xml:space="preserve">PBS or PBMC. </w:t>
      </w:r>
      <w:r w:rsidR="00F210D2">
        <w:rPr>
          <w:color w:val="auto"/>
        </w:rPr>
        <w:t>(</w:t>
      </w:r>
      <w:r w:rsidR="00F760F9" w:rsidRPr="00E34668">
        <w:rPr>
          <w:b/>
          <w:color w:val="auto"/>
        </w:rPr>
        <w:t>B</w:t>
      </w:r>
      <w:r w:rsidR="00F760F9" w:rsidRPr="00F210D2">
        <w:rPr>
          <w:color w:val="auto"/>
        </w:rPr>
        <w:t>)</w:t>
      </w:r>
      <w:r w:rsidR="00F760F9" w:rsidRPr="00E34668">
        <w:rPr>
          <w:color w:val="auto"/>
        </w:rPr>
        <w:t xml:space="preserve"> Quantification of copies of human CD3 epsilon per </w:t>
      </w:r>
      <w:proofErr w:type="spellStart"/>
      <w:r w:rsidR="00F760F9" w:rsidRPr="00E34668">
        <w:rPr>
          <w:color w:val="auto"/>
        </w:rPr>
        <w:t>m</w:t>
      </w:r>
      <w:r w:rsidR="00F210D2">
        <w:rPr>
          <w:color w:val="auto"/>
        </w:rPr>
        <w:t>illgram</w:t>
      </w:r>
      <w:proofErr w:type="spellEnd"/>
      <w:r w:rsidR="00F760F9" w:rsidRPr="00E34668">
        <w:rPr>
          <w:color w:val="auto"/>
        </w:rPr>
        <w:t xml:space="preserve"> of tissue from mice injected with PBS or PBMC.</w:t>
      </w:r>
      <w:r w:rsidR="00A71AC0" w:rsidRPr="00E34668">
        <w:rPr>
          <w:color w:val="auto"/>
        </w:rPr>
        <w:t xml:space="preserve"> </w:t>
      </w:r>
      <w:r w:rsidR="006A1621" w:rsidRPr="00E34668">
        <w:rPr>
          <w:color w:val="auto"/>
        </w:rPr>
        <w:t>*</w:t>
      </w:r>
      <w:r w:rsidR="00F210D2">
        <w:rPr>
          <w:color w:val="auto"/>
        </w:rPr>
        <w:t xml:space="preserve"> </w:t>
      </w:r>
      <w:r w:rsidR="003F0E8F" w:rsidRPr="00E34668">
        <w:rPr>
          <w:color w:val="auto"/>
        </w:rPr>
        <w:t>p</w:t>
      </w:r>
      <w:r w:rsidR="00F210D2">
        <w:rPr>
          <w:color w:val="auto"/>
        </w:rPr>
        <w:t xml:space="preserve"> ≤ </w:t>
      </w:r>
      <w:r w:rsidR="00F760F9" w:rsidRPr="00E34668">
        <w:rPr>
          <w:color w:val="auto"/>
        </w:rPr>
        <w:t>0.05 as determined by Mann Whitney U test.</w:t>
      </w:r>
    </w:p>
    <w:p w14:paraId="75182EC3" w14:textId="77777777" w:rsidR="00B32616" w:rsidRPr="00E34668" w:rsidRDefault="00B32616" w:rsidP="00E34668">
      <w:pPr>
        <w:rPr>
          <w:color w:val="808080" w:themeColor="background1" w:themeShade="80"/>
        </w:rPr>
      </w:pPr>
    </w:p>
    <w:p w14:paraId="6DE849FA" w14:textId="77777777" w:rsidR="00065FC5" w:rsidRPr="00E34668" w:rsidRDefault="006305D7" w:rsidP="00E34668">
      <w:r w:rsidRPr="00E34668">
        <w:rPr>
          <w:b/>
        </w:rPr>
        <w:t>DISCUSSION</w:t>
      </w:r>
      <w:r w:rsidRPr="00E34668">
        <w:rPr>
          <w:b/>
          <w:bCs/>
        </w:rPr>
        <w:t xml:space="preserve">: </w:t>
      </w:r>
      <w:r w:rsidR="00A615D7" w:rsidRPr="00E34668">
        <w:tab/>
      </w:r>
    </w:p>
    <w:p w14:paraId="31950FB0" w14:textId="60F3B40E" w:rsidR="00F210D2" w:rsidRDefault="00270E1C" w:rsidP="00E34668">
      <w:r w:rsidRPr="00E34668">
        <w:t xml:space="preserve">Disease progression is generally consistent in the </w:t>
      </w:r>
      <w:proofErr w:type="spellStart"/>
      <w:r w:rsidR="006A7685" w:rsidRPr="00E34668">
        <w:t>xenoGVHD</w:t>
      </w:r>
      <w:proofErr w:type="spellEnd"/>
      <w:r w:rsidR="006A7685" w:rsidRPr="00E34668">
        <w:t xml:space="preserve"> model</w:t>
      </w:r>
      <w:r w:rsidRPr="00E34668">
        <w:t>,</w:t>
      </w:r>
      <w:r w:rsidR="006A7685" w:rsidRPr="00E34668">
        <w:t xml:space="preserve"> even with injection of </w:t>
      </w:r>
      <w:r w:rsidR="002917D4" w:rsidRPr="00E34668">
        <w:t>PBMC</w:t>
      </w:r>
      <w:r w:rsidR="006A7685" w:rsidRPr="00E34668">
        <w:t xml:space="preserve"> from different donors</w:t>
      </w:r>
      <w:r w:rsidRPr="00E34668">
        <w:t>,</w:t>
      </w:r>
      <w:r w:rsidR="006A7685" w:rsidRPr="00E34668">
        <w:t xml:space="preserve"> so multiple experiments can be combined.  The key steps required to </w:t>
      </w:r>
      <w:r w:rsidR="006A7685" w:rsidRPr="00E34668">
        <w:lastRenderedPageBreak/>
        <w:t xml:space="preserve">maintain this consistency are </w:t>
      </w:r>
      <w:r w:rsidR="007D54A3" w:rsidRPr="00E34668">
        <w:t>proper</w:t>
      </w:r>
      <w:r w:rsidR="006A7685" w:rsidRPr="00E34668">
        <w:t xml:space="preserve"> </w:t>
      </w:r>
      <w:proofErr w:type="spellStart"/>
      <w:r w:rsidR="007D54A3" w:rsidRPr="00E34668">
        <w:t>i.v.</w:t>
      </w:r>
      <w:proofErr w:type="spellEnd"/>
      <w:r w:rsidR="007D54A3" w:rsidRPr="00E34668">
        <w:t xml:space="preserve"> </w:t>
      </w:r>
      <w:r w:rsidR="006A7685" w:rsidRPr="00E34668">
        <w:t>injection</w:t>
      </w:r>
      <w:r w:rsidR="007D54A3" w:rsidRPr="00E34668">
        <w:t xml:space="preserve"> technique</w:t>
      </w:r>
      <w:r w:rsidR="006A7685" w:rsidRPr="00E34668">
        <w:t xml:space="preserve">, blinding and consistent scoring. </w:t>
      </w:r>
      <w:r w:rsidR="00324F99" w:rsidRPr="00E34668">
        <w:t>A study by</w:t>
      </w:r>
      <w:r w:rsidR="00C5424A" w:rsidRPr="00E34668">
        <w:t xml:space="preserve"> </w:t>
      </w:r>
      <w:r w:rsidR="006A7685" w:rsidRPr="00E34668">
        <w:t xml:space="preserve">Nervi </w:t>
      </w:r>
      <w:r w:rsidR="00EB3C35" w:rsidRPr="00EB3C35">
        <w:t>et al.</w:t>
      </w:r>
      <w:r w:rsidR="00C5424A" w:rsidRPr="00E34668">
        <w:fldChar w:fldCharType="begin">
          <w:fldData xml:space="preserve">PEVuZE5vdGU+PENpdGU+PEF1dGhvcj5OZXJ2aTwvQXV0aG9yPjxZZWFyPjIwMDc8L1llYXI+PFJl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</w:fldData>
        </w:fldChar>
      </w:r>
      <w:r w:rsidR="00410077" w:rsidRPr="00E34668">
        <w:instrText xml:space="preserve"> ADDIN EN.CITE </w:instrText>
      </w:r>
      <w:r w:rsidR="00410077" w:rsidRPr="00E34668">
        <w:fldChar w:fldCharType="begin">
          <w:fldData xml:space="preserve">PEVuZE5vdGU+PENpdGU+PEF1dGhvcj5OZXJ2aTwvQXV0aG9yPjxZZWFyPjIwMDc8L1llYXI+PFJl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</w:fldData>
        </w:fldChar>
      </w:r>
      <w:r w:rsidR="00410077" w:rsidRPr="00E34668">
        <w:instrText xml:space="preserve"> ADDIN EN.CITE.DATA </w:instrText>
      </w:r>
      <w:r w:rsidR="00410077" w:rsidRPr="00E34668">
        <w:fldChar w:fldCharType="end"/>
      </w:r>
      <w:r w:rsidR="00C5424A" w:rsidRPr="00E34668">
        <w:fldChar w:fldCharType="separate"/>
      </w:r>
      <w:r w:rsidR="00410077" w:rsidRPr="00E34668">
        <w:rPr>
          <w:noProof/>
          <w:vertAlign w:val="superscript"/>
        </w:rPr>
        <w:t>25</w:t>
      </w:r>
      <w:r w:rsidR="00C5424A" w:rsidRPr="00E34668">
        <w:fldChar w:fldCharType="end"/>
      </w:r>
      <w:r w:rsidR="006A7685" w:rsidRPr="00E34668">
        <w:t xml:space="preserve"> demonstrated that compared to intravenous tail vein injection, retro-orbital injections of </w:t>
      </w:r>
      <w:r w:rsidR="002917D4" w:rsidRPr="00E34668">
        <w:t>PBMC</w:t>
      </w:r>
      <w:r w:rsidR="006A7685" w:rsidRPr="00E34668">
        <w:t xml:space="preserve"> resulted in more consistent engraftment and more severe GVHD.</w:t>
      </w:r>
      <w:r w:rsidR="007205CA" w:rsidRPr="00E34668">
        <w:t xml:space="preserve"> </w:t>
      </w:r>
      <w:r w:rsidR="00C5424A" w:rsidRPr="00E34668">
        <w:t xml:space="preserve">Leon-Rico </w:t>
      </w:r>
      <w:r w:rsidR="00EB3C35" w:rsidRPr="00EB3C35">
        <w:t>et al.</w:t>
      </w:r>
      <w:r w:rsidR="00C5424A" w:rsidRPr="00E34668">
        <w:fldChar w:fldCharType="begin">
          <w:fldData xml:space="preserve">PEVuZE5vdGU+PENpdGU+PEF1dGhvcj5MZW9uLVJpY288L0F1dGhvcj48WWVhcj4yMDE1PC9ZZWFy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</w:fldData>
        </w:fldChar>
      </w:r>
      <w:r w:rsidR="00410077" w:rsidRPr="00E34668">
        <w:instrText xml:space="preserve"> ADDIN EN.CITE </w:instrText>
      </w:r>
      <w:r w:rsidR="00410077" w:rsidRPr="00E34668">
        <w:fldChar w:fldCharType="begin">
          <w:fldData xml:space="preserve">PEVuZE5vdGU+PENpdGU+PEF1dGhvcj5MZW9uLVJpY288L0F1dGhvcj48WWVhcj4yMDE1PC9ZZWFy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</w:fldData>
        </w:fldChar>
      </w:r>
      <w:r w:rsidR="00410077" w:rsidRPr="00E34668">
        <w:instrText xml:space="preserve"> ADDIN EN.CITE.DATA </w:instrText>
      </w:r>
      <w:r w:rsidR="00410077" w:rsidRPr="00E34668">
        <w:fldChar w:fldCharType="end"/>
      </w:r>
      <w:r w:rsidR="00C5424A" w:rsidRPr="00E34668">
        <w:fldChar w:fldCharType="separate"/>
      </w:r>
      <w:r w:rsidR="00410077" w:rsidRPr="00E34668">
        <w:rPr>
          <w:noProof/>
          <w:vertAlign w:val="superscript"/>
        </w:rPr>
        <w:t>26</w:t>
      </w:r>
      <w:r w:rsidR="00C5424A" w:rsidRPr="00E34668">
        <w:fldChar w:fldCharType="end"/>
      </w:r>
      <w:r w:rsidR="00C5424A" w:rsidRPr="00E34668">
        <w:t xml:space="preserve"> </w:t>
      </w:r>
      <w:r w:rsidR="00A55C28" w:rsidRPr="00E34668">
        <w:t xml:space="preserve">also </w:t>
      </w:r>
      <w:r w:rsidR="00C5424A" w:rsidRPr="00E34668">
        <w:t>demonstrated that retro-orbital injections r</w:t>
      </w:r>
      <w:r w:rsidR="00A55C28" w:rsidRPr="00E34668">
        <w:t>e</w:t>
      </w:r>
      <w:r w:rsidR="00C5424A" w:rsidRPr="00E34668">
        <w:t xml:space="preserve">sulted in more consistent hematopoietic stem cell engraftment in mice compared to tail vein injection. However, if necessary, tail vein injections can be used as an alternative method in the </w:t>
      </w:r>
      <w:proofErr w:type="spellStart"/>
      <w:r w:rsidR="00C5424A" w:rsidRPr="00E34668">
        <w:t>xenoGVHD</w:t>
      </w:r>
      <w:proofErr w:type="spellEnd"/>
      <w:r w:rsidR="00C5424A" w:rsidRPr="00E34668">
        <w:t xml:space="preserve"> model</w:t>
      </w:r>
      <w:r w:rsidR="00C5424A" w:rsidRPr="00E34668">
        <w:fldChar w:fldCharType="begin">
          <w:fldData xml:space="preserve">PEVuZE5vdGU+PENpdGU+PEF1dGhvcj5BbGk8L0F1dGhvcj48WWVhcj4yMDEyPC9ZZWFyPjxSZWNO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QyMTk8L3BhZ2VzPjx2b2x1bWU+Nzwvdm9sdW1lPjxudW1iZXI+ODwv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jUyMi0z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ZTEzNC00NDwvcGFn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=
</w:fldData>
        </w:fldChar>
      </w:r>
      <w:r w:rsidR="00410077" w:rsidRPr="00E34668">
        <w:instrText xml:space="preserve"> ADDIN EN.CITE </w:instrText>
      </w:r>
      <w:r w:rsidR="00410077" w:rsidRPr="00E34668">
        <w:fldChar w:fldCharType="begin">
          <w:fldData xml:space="preserve">PEVuZE5vdGU+PENpdGU+PEF1dGhvcj5BbGk8L0F1dGhvcj48WWVhcj4yMDEyPC9ZZWFyPjxSZWNO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QyMTk8L3BhZ2VzPjx2b2x1bWU+Nzwvdm9sdW1lPjxudW1iZXI+ODwv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jUyMi0z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ZTEzNC00NDwvcGFn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=
</w:fldData>
        </w:fldChar>
      </w:r>
      <w:r w:rsidR="00410077" w:rsidRPr="00E34668">
        <w:instrText xml:space="preserve"> ADDIN EN.CITE.DATA </w:instrText>
      </w:r>
      <w:r w:rsidR="00410077" w:rsidRPr="00E34668">
        <w:fldChar w:fldCharType="end"/>
      </w:r>
      <w:r w:rsidR="00C5424A" w:rsidRPr="00E34668">
        <w:fldChar w:fldCharType="separate"/>
      </w:r>
      <w:r w:rsidR="00410077" w:rsidRPr="00E34668">
        <w:rPr>
          <w:noProof/>
          <w:vertAlign w:val="superscript"/>
        </w:rPr>
        <w:t>27-29</w:t>
      </w:r>
      <w:r w:rsidR="00C5424A" w:rsidRPr="00E34668">
        <w:fldChar w:fldCharType="end"/>
      </w:r>
      <w:r w:rsidR="00C5424A" w:rsidRPr="00E34668">
        <w:t>.</w:t>
      </w:r>
    </w:p>
    <w:p w14:paraId="4C24DF6F" w14:textId="77777777" w:rsidR="00F210D2" w:rsidRDefault="00F210D2" w:rsidP="00E34668"/>
    <w:p w14:paraId="24832D21" w14:textId="7C6A3D67" w:rsidR="00E410CD" w:rsidRDefault="00C5424A" w:rsidP="00E34668">
      <w:r w:rsidRPr="00E34668">
        <w:t>T</w:t>
      </w:r>
      <w:r w:rsidR="007205CA" w:rsidRPr="00E34668">
        <w:t xml:space="preserve">he </w:t>
      </w:r>
      <w:r w:rsidR="00FD231C" w:rsidRPr="00E34668">
        <w:t xml:space="preserve">problem of </w:t>
      </w:r>
      <w:r w:rsidR="007205CA" w:rsidRPr="00E34668">
        <w:t xml:space="preserve">variability of outcomes </w:t>
      </w:r>
      <w:r w:rsidRPr="00E34668">
        <w:t xml:space="preserve">associated with tail vein injections </w:t>
      </w:r>
      <w:r w:rsidR="007205CA" w:rsidRPr="00E34668">
        <w:t>can be reduced by increasing the number of subjects.</w:t>
      </w:r>
      <w:r w:rsidR="006A7685" w:rsidRPr="00E34668">
        <w:t xml:space="preserve"> Additionally, it is important that the person scoring the mice is blinded to mouse treatment to avoid bias in scoring of more subjective criteria such as activity or fur texture. </w:t>
      </w:r>
      <w:r w:rsidR="00A55C28" w:rsidRPr="00E34668">
        <w:t xml:space="preserve">The importance of blinded </w:t>
      </w:r>
      <w:r w:rsidR="00266D02" w:rsidRPr="00E34668">
        <w:t xml:space="preserve">GVHD </w:t>
      </w:r>
      <w:r w:rsidR="00A55C28" w:rsidRPr="00E34668">
        <w:t xml:space="preserve">scoring has </w:t>
      </w:r>
      <w:r w:rsidR="00266D02" w:rsidRPr="00E34668">
        <w:t xml:space="preserve">also </w:t>
      </w:r>
      <w:r w:rsidR="00A55C28" w:rsidRPr="00E34668">
        <w:t>been demonstrated in the clinic</w:t>
      </w:r>
      <w:r w:rsidR="00A55C28" w:rsidRPr="00E34668">
        <w:fldChar w:fldCharType="begin">
          <w:fldData xml:space="preserve">PEVuZE5vdGU+PENpdGU+PEF1dGhvcj5XZWlzZG9yZjwvQXV0aG9yPjxZZWFyPjIwMDM8L1llYXI+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UxMi04PC9wYWdlcz48dm9sdW1lPjk8L3ZvbHVtZT48bnVtYmVyPjg8L251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</w:fldData>
        </w:fldChar>
      </w:r>
      <w:r w:rsidR="00410077" w:rsidRPr="00E34668">
        <w:instrText xml:space="preserve"> ADDIN EN.CITE </w:instrText>
      </w:r>
      <w:r w:rsidR="00410077" w:rsidRPr="00E34668">
        <w:fldChar w:fldCharType="begin">
          <w:fldData xml:space="preserve">PEVuZE5vdGU+PENpdGU+PEF1dGhvcj5XZWlzZG9yZjwvQXV0aG9yPjxZZWFyPjIwMDM8L1llYXI+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UxMi04PC9wYWdlcz48dm9sdW1lPjk8L3ZvbHVtZT48bnVtYmVyPjg8L251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</w:fldData>
        </w:fldChar>
      </w:r>
      <w:r w:rsidR="00410077" w:rsidRPr="00E34668">
        <w:instrText xml:space="preserve"> ADDIN EN.CITE.DATA </w:instrText>
      </w:r>
      <w:r w:rsidR="00410077" w:rsidRPr="00E34668">
        <w:fldChar w:fldCharType="end"/>
      </w:r>
      <w:r w:rsidR="00A55C28" w:rsidRPr="00E34668">
        <w:fldChar w:fldCharType="separate"/>
      </w:r>
      <w:r w:rsidR="00410077" w:rsidRPr="00E34668">
        <w:rPr>
          <w:noProof/>
          <w:vertAlign w:val="superscript"/>
        </w:rPr>
        <w:t>24</w:t>
      </w:r>
      <w:r w:rsidR="00A55C28" w:rsidRPr="00E34668">
        <w:fldChar w:fldCharType="end"/>
      </w:r>
      <w:r w:rsidR="00A55C28" w:rsidRPr="00E34668">
        <w:t xml:space="preserve">. </w:t>
      </w:r>
      <w:r w:rsidR="006A7685" w:rsidRPr="00E34668">
        <w:t xml:space="preserve">The </w:t>
      </w:r>
      <w:r w:rsidR="00E410CD" w:rsidRPr="00E34668">
        <w:t xml:space="preserve">person injecting the mice should </w:t>
      </w:r>
      <w:r w:rsidR="00F210D2">
        <w:t>not be the same</w:t>
      </w:r>
      <w:r w:rsidR="00E410CD" w:rsidRPr="00E34668">
        <w:t xml:space="preserve"> person scoring the</w:t>
      </w:r>
      <w:r w:rsidR="006A7685" w:rsidRPr="00E34668">
        <w:t xml:space="preserve"> mice</w:t>
      </w:r>
      <w:r w:rsidR="00E410CD" w:rsidRPr="00E34668">
        <w:t>. If this is not possible, control and treatment tubes can be randomized and labeled with new ID’s by another person (i</w:t>
      </w:r>
      <w:r w:rsidR="00E04C31" w:rsidRPr="00E34668">
        <w:t>.</w:t>
      </w:r>
      <w:r w:rsidR="00E410CD" w:rsidRPr="00E34668">
        <w:t>e</w:t>
      </w:r>
      <w:r w:rsidR="00E04C31" w:rsidRPr="00E34668">
        <w:t>.</w:t>
      </w:r>
      <w:r w:rsidR="00F210D2">
        <w:t>,</w:t>
      </w:r>
      <w:r w:rsidR="00E410CD" w:rsidRPr="00E34668">
        <w:t xml:space="preserve"> control is A, treatment is B) so injections can be blinded. </w:t>
      </w:r>
      <w:r w:rsidR="006A7685" w:rsidRPr="00E34668">
        <w:t>Mouse scoring</w:t>
      </w:r>
      <w:r w:rsidR="00E410CD" w:rsidRPr="00E34668">
        <w:t xml:space="preserve"> </w:t>
      </w:r>
      <w:r w:rsidR="006A7685" w:rsidRPr="00E34668">
        <w:t xml:space="preserve">should be performed </w:t>
      </w:r>
      <w:r w:rsidR="00E410CD" w:rsidRPr="00E34668">
        <w:t>around the same time every day and on the same days post-injection between different experiments.</w:t>
      </w:r>
      <w:r w:rsidR="006A7685" w:rsidRPr="00E34668">
        <w:t xml:space="preserve"> </w:t>
      </w:r>
    </w:p>
    <w:p w14:paraId="0110EEEC" w14:textId="77777777" w:rsidR="00F210D2" w:rsidRPr="00E34668" w:rsidRDefault="00F210D2" w:rsidP="00E34668"/>
    <w:p w14:paraId="7C3371E1" w14:textId="00C1E095" w:rsidR="008C3A05" w:rsidRPr="00E34668" w:rsidRDefault="008C3A05" w:rsidP="00E34668">
      <w:r w:rsidRPr="00E34668">
        <w:t xml:space="preserve">One potential obstacle in this model is the lack of GVHD development. This could be due to reduced viability of </w:t>
      </w:r>
      <w:r w:rsidR="002917D4" w:rsidRPr="00E34668">
        <w:t>PBMC</w:t>
      </w:r>
      <w:r w:rsidRPr="00E34668">
        <w:t xml:space="preserve"> which can be addressed by checking viability of </w:t>
      </w:r>
      <w:r w:rsidR="002917D4" w:rsidRPr="00E34668">
        <w:t>PBMC</w:t>
      </w:r>
      <w:r w:rsidRPr="00E34668">
        <w:t xml:space="preserve"> by counting cells with trypan blue. If </w:t>
      </w:r>
      <w:r w:rsidR="00E04C31" w:rsidRPr="00E34668">
        <w:t>trouble with cell viability is encountered</w:t>
      </w:r>
      <w:r w:rsidRPr="00E34668">
        <w:t>, the</w:t>
      </w:r>
      <w:r w:rsidR="00E04C31" w:rsidRPr="00E34668">
        <w:t xml:space="preserve"> cells</w:t>
      </w:r>
      <w:r w:rsidRPr="00E34668">
        <w:t xml:space="preserve"> </w:t>
      </w:r>
      <w:r w:rsidR="00E04C31" w:rsidRPr="00E34668">
        <w:t>can</w:t>
      </w:r>
      <w:r w:rsidRPr="00E34668">
        <w:t xml:space="preserve"> be put in PBS supplemented with 2% FBS to improve survival. Also, </w:t>
      </w:r>
      <w:r w:rsidR="00E04C31" w:rsidRPr="00E34668">
        <w:t>fewer</w:t>
      </w:r>
      <w:r w:rsidRPr="00E34668">
        <w:t xml:space="preserve"> mice c</w:t>
      </w:r>
      <w:r w:rsidR="00E04C31" w:rsidRPr="00E34668">
        <w:t>an</w:t>
      </w:r>
      <w:r w:rsidRPr="00E34668">
        <w:t xml:space="preserve"> be injected at a time to reduce the time cells </w:t>
      </w:r>
      <w:r w:rsidR="00E04C31" w:rsidRPr="00E34668">
        <w:t>sit</w:t>
      </w:r>
      <w:r w:rsidRPr="00E34668">
        <w:t xml:space="preserve"> at room temperature. </w:t>
      </w:r>
      <w:r w:rsidR="00E04C31" w:rsidRPr="00E34668">
        <w:t>The</w:t>
      </w:r>
      <w:r w:rsidRPr="00E34668">
        <w:t xml:space="preserve"> efficacy of the retro-orbital injection </w:t>
      </w:r>
      <w:r w:rsidR="00E04C31" w:rsidRPr="00E34668">
        <w:t xml:space="preserve">can </w:t>
      </w:r>
      <w:r w:rsidRPr="00E34668">
        <w:t xml:space="preserve">be the problem. Mice that </w:t>
      </w:r>
      <w:r w:rsidR="00E04C31" w:rsidRPr="00E34668">
        <w:t>are</w:t>
      </w:r>
      <w:r w:rsidRPr="00E34668">
        <w:t xml:space="preserve"> injected with </w:t>
      </w:r>
      <w:r w:rsidR="002917D4" w:rsidRPr="00E34668">
        <w:t>PBMC</w:t>
      </w:r>
      <w:r w:rsidRPr="00E34668">
        <w:t xml:space="preserve"> but d</w:t>
      </w:r>
      <w:r w:rsidR="00E04C31" w:rsidRPr="00E34668">
        <w:t>o</w:t>
      </w:r>
      <w:r w:rsidRPr="00E34668">
        <w:t xml:space="preserve"> not develop GVHD can be euthanized and immune cell</w:t>
      </w:r>
      <w:r w:rsidR="00F210D2">
        <w:t>s</w:t>
      </w:r>
      <w:r w:rsidR="00E04C31" w:rsidRPr="00E34668">
        <w:t xml:space="preserve"> </w:t>
      </w:r>
      <w:r w:rsidRPr="00E34668">
        <w:t xml:space="preserve">isolated from their spleens </w:t>
      </w:r>
      <w:r w:rsidR="00F210D2">
        <w:t>can be</w:t>
      </w:r>
      <w:r w:rsidRPr="00E34668">
        <w:t xml:space="preserve"> analyzed for presence of human cells via </w:t>
      </w:r>
      <w:proofErr w:type="spellStart"/>
      <w:r w:rsidRPr="00E34668">
        <w:t>dPCR</w:t>
      </w:r>
      <w:proofErr w:type="spellEnd"/>
      <w:r w:rsidRPr="00E34668">
        <w:t xml:space="preserve"> or flow cytometry. If there is poor engraftment, then there </w:t>
      </w:r>
      <w:r w:rsidR="0080675D" w:rsidRPr="00E34668">
        <w:t>is likely a</w:t>
      </w:r>
      <w:r w:rsidRPr="00E34668">
        <w:t xml:space="preserve"> problem with injection technique. </w:t>
      </w:r>
      <w:r w:rsidR="0080675D" w:rsidRPr="00E34668">
        <w:t>As a test of injection technique</w:t>
      </w:r>
      <w:r w:rsidRPr="00E34668">
        <w:t xml:space="preserve">, mice can be injected retro-orbitally with 200 </w:t>
      </w:r>
      <w:proofErr w:type="spellStart"/>
      <w:r w:rsidR="008345C2" w:rsidRPr="00E34668">
        <w:t>μL</w:t>
      </w:r>
      <w:proofErr w:type="spellEnd"/>
      <w:r w:rsidRPr="00E34668">
        <w:t xml:space="preserve"> of Evans </w:t>
      </w:r>
      <w:r w:rsidR="00EB3C35">
        <w:t>b</w:t>
      </w:r>
      <w:r w:rsidRPr="00E34668">
        <w:t xml:space="preserve">lue </w:t>
      </w:r>
      <w:r w:rsidR="00EB3C35">
        <w:t>d</w:t>
      </w:r>
      <w:r w:rsidRPr="00E34668">
        <w:t>ye. If the injection is successful, the ears, paws and tail of the mouse</w:t>
      </w:r>
      <w:r w:rsidR="00E04C31" w:rsidRPr="00E34668">
        <w:t xml:space="preserve"> will</w:t>
      </w:r>
      <w:r w:rsidRPr="00E34668">
        <w:t xml:space="preserve"> turn blue. </w:t>
      </w:r>
    </w:p>
    <w:p w14:paraId="7436B5B7" w14:textId="77777777" w:rsidR="00EB3C35" w:rsidRDefault="00EB3C35" w:rsidP="00E34668"/>
    <w:p w14:paraId="3F4ACF51" w14:textId="0E126EF0" w:rsidR="00C50040" w:rsidRPr="00E34668" w:rsidRDefault="00C50040" w:rsidP="00E34668">
      <w:pPr>
        <w:rPr>
          <w:color w:val="808080" w:themeColor="background1" w:themeShade="80"/>
        </w:rPr>
      </w:pPr>
      <w:r w:rsidRPr="00E34668">
        <w:t xml:space="preserve">The </w:t>
      </w:r>
      <w:proofErr w:type="spellStart"/>
      <w:r w:rsidRPr="00E34668">
        <w:t>xenoGVHD</w:t>
      </w:r>
      <w:proofErr w:type="spellEnd"/>
      <w:r w:rsidRPr="00E34668">
        <w:t xml:space="preserve"> model closely mimics human acute GVHD disease pathogenesis and progression</w:t>
      </w:r>
      <w:r w:rsidRPr="00E34668">
        <w:fldChar w:fldCharType="begin"/>
      </w:r>
      <w:r w:rsidR="00410077" w:rsidRPr="00E34668">
        <w:instrText xml:space="preserve"> ADDIN EN.CITE &lt;EndNote&gt;&lt;Cite&gt;&lt;Author&gt;Schroeder&lt;/Author&gt;&lt;Year&gt;2011&lt;/Year&gt;&lt;RecNum&gt;489&lt;/RecNum&gt;&lt;DisplayText&gt;&lt;style face="superscript"&gt;30&lt;/style&gt;&lt;/DisplayText&gt;&lt;record&gt;&lt;rec-number&gt;489&lt;/rec-number&gt;&lt;foreign-keys&gt;&lt;key app="EN" db-id="5rwepzavrtvz5le5rv8xarf4ess5swaapsdf" timestamp="1513806666"&gt;489&lt;/key&gt;&lt;/foreign-keys&gt;&lt;ref-type name="Journal Article"&gt;17&lt;/ref-type&gt;&lt;contributors&gt;&lt;authors&gt;&lt;author&gt;Schroeder, M. A.&lt;/author&gt;&lt;author&gt;DiPersio, J. F.&lt;/author&gt;&lt;/authors&gt;&lt;/contributors&gt;&lt;auth-address&gt;Division of Oncology, Siteman Cancer Center, Washington University School of Medicine, St Louis, MO 63110, USA.&lt;/auth-address&gt;&lt;titles&gt;&lt;title&gt;Mouse models of graft-versus-host disease: advances and limitations&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318-33&lt;/pages&gt;&lt;volume&gt;4&lt;/volume&gt;&lt;number&gt;3&lt;/number&gt;&lt;keywords&gt;&lt;keyword&gt;Animals&lt;/keyword&gt;&lt;keyword&gt;Diagnostic Imaging&lt;/keyword&gt;&lt;keyword&gt;*Disease Models, Animal&lt;/keyword&gt;&lt;keyword&gt;Graft vs Host Disease/immunology/*pathology&lt;/keyword&gt;&lt;keyword&gt;Humans&lt;/keyword&gt;&lt;keyword&gt;Leukemia/pathology&lt;/keyword&gt;&lt;keyword&gt;Mice&lt;/keyword&gt;&lt;keyword&gt;Translational Medical Research&lt;/keyword&gt;&lt;/keywords&gt;&lt;dates&gt;&lt;year&gt;2011&lt;/year&gt;&lt;pub-dates&gt;&lt;date&gt;May&lt;/date&gt;&lt;/pub-dates&gt;&lt;/dates&gt;&lt;isbn&gt;1754-8411 (Electronic)&amp;#xD;1754-8403 (Linking)&lt;/isbn&gt;&lt;accession-num&gt;21558065&lt;/accession-num&gt;&lt;urls&gt;&lt;related-urls&gt;&lt;url&gt;http://www.ncbi.nlm.nih.gov/pubmed/21558065&lt;/url&gt;&lt;/related-urls&gt;&lt;/urls&gt;&lt;custom2&gt;3097454&lt;/custom2&gt;&lt;electronic-resource-num&gt;10.1242/dmm.006668&lt;/electronic-resource-num&gt;&lt;/record&gt;&lt;/Cite&gt;&lt;/EndNote&gt;</w:instrText>
      </w:r>
      <w:r w:rsidRPr="00E34668">
        <w:fldChar w:fldCharType="separate"/>
      </w:r>
      <w:r w:rsidR="00410077" w:rsidRPr="00E34668">
        <w:rPr>
          <w:noProof/>
          <w:vertAlign w:val="superscript"/>
        </w:rPr>
        <w:t>30</w:t>
      </w:r>
      <w:r w:rsidRPr="00E34668">
        <w:fldChar w:fldCharType="end"/>
      </w:r>
      <w:r w:rsidRPr="00E34668">
        <w:t xml:space="preserve">. Unlike the </w:t>
      </w:r>
      <w:r w:rsidR="0006139C" w:rsidRPr="00E34668">
        <w:t>murine</w:t>
      </w:r>
      <w:r w:rsidRPr="00E34668">
        <w:t xml:space="preserve"> MHC mismatch GVHD model, the </w:t>
      </w:r>
      <w:proofErr w:type="spellStart"/>
      <w:r w:rsidRPr="00E34668">
        <w:t>xenoGVHD</w:t>
      </w:r>
      <w:proofErr w:type="spellEnd"/>
      <w:r w:rsidRPr="00E34668">
        <w:t xml:space="preserve"> model allows testing of the effect of immunosuppressive therapies, including human cell therapies, on human cells rather than </w:t>
      </w:r>
      <w:r w:rsidR="0006139C" w:rsidRPr="00E34668">
        <w:t>murine</w:t>
      </w:r>
      <w:r w:rsidRPr="00E34668">
        <w:t xml:space="preserve"> cells. This reduces the variation due to species differences when applying research results to the clinic. Th</w:t>
      </w:r>
      <w:r w:rsidR="0085542F" w:rsidRPr="00E34668">
        <w:t xml:space="preserve">e </w:t>
      </w:r>
      <w:proofErr w:type="spellStart"/>
      <w:r w:rsidR="0085542F" w:rsidRPr="00E34668">
        <w:t>xenoGVHD</w:t>
      </w:r>
      <w:proofErr w:type="spellEnd"/>
      <w:r w:rsidR="0085542F" w:rsidRPr="00E34668">
        <w:t xml:space="preserve"> model </w:t>
      </w:r>
      <w:r w:rsidRPr="00E34668">
        <w:t xml:space="preserve">can </w:t>
      </w:r>
      <w:r w:rsidR="0006139C" w:rsidRPr="00E34668">
        <w:t xml:space="preserve">also </w:t>
      </w:r>
      <w:r w:rsidRPr="00E34668">
        <w:t xml:space="preserve">serve as an </w:t>
      </w:r>
      <w:r w:rsidR="00E34668" w:rsidRPr="00E34668">
        <w:t>in vivo</w:t>
      </w:r>
      <w:r w:rsidRPr="00E34668">
        <w:t xml:space="preserve"> suppression assay in other fields of T cell research</w:t>
      </w:r>
      <w:r w:rsidR="0085542F" w:rsidRPr="00E34668">
        <w:t xml:space="preserve">. Thus, </w:t>
      </w:r>
      <w:r w:rsidRPr="00E34668">
        <w:t xml:space="preserve">results from experiments using the </w:t>
      </w:r>
      <w:proofErr w:type="spellStart"/>
      <w:r w:rsidRPr="00E34668">
        <w:t>xenoGVHD</w:t>
      </w:r>
      <w:proofErr w:type="spellEnd"/>
      <w:r w:rsidRPr="00E34668">
        <w:t xml:space="preserve"> model can be applied to any human T cell-mediated inflammatory disease in addition to GVHD.</w:t>
      </w:r>
    </w:p>
    <w:p w14:paraId="5B4D02DB" w14:textId="77777777" w:rsidR="00EB3C35" w:rsidRDefault="00EB3C35" w:rsidP="00E34668"/>
    <w:p w14:paraId="7124A36E" w14:textId="05139523" w:rsidR="00A55C28" w:rsidRPr="00E34668" w:rsidRDefault="00C50040" w:rsidP="00E34668">
      <w:r w:rsidRPr="00E34668">
        <w:t>There are l</w:t>
      </w:r>
      <w:r w:rsidR="00A55C28" w:rsidRPr="00E34668">
        <w:t xml:space="preserve">imitations of the </w:t>
      </w:r>
      <w:proofErr w:type="spellStart"/>
      <w:r w:rsidR="00A55C28" w:rsidRPr="00E34668">
        <w:t>xenoGVHD</w:t>
      </w:r>
      <w:proofErr w:type="spellEnd"/>
      <w:r w:rsidR="00A55C28" w:rsidRPr="00E34668">
        <w:t xml:space="preserve"> model</w:t>
      </w:r>
      <w:r w:rsidRPr="00E34668">
        <w:t>. These</w:t>
      </w:r>
      <w:r w:rsidR="00A55C28" w:rsidRPr="00E34668">
        <w:t xml:space="preserve"> include experimental variability and </w:t>
      </w:r>
      <w:r w:rsidRPr="00E34668">
        <w:t xml:space="preserve">possible </w:t>
      </w:r>
      <w:r w:rsidR="00A55C28" w:rsidRPr="00E34668">
        <w:t>differences in GVHD treatment compared to the clinic. Experimental inconsistencies can stem from differences in mouse strain, sites of PBMC injection, radiation dose and microbial environment</w:t>
      </w:r>
      <w:r w:rsidR="00A55C28" w:rsidRPr="00E34668">
        <w:fldChar w:fldCharType="begin">
          <w:fldData xml:space="preserve">PEVuZE5vdGU+PENpdGU+PEF1dGhvcj5TY2hyb2VkZXI8L0F1dGhvcj48WWVhcj4yMDExPC9ZZWFy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MTE3LTI2PC9wYWdlcz48dm9s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</w:fldData>
        </w:fldChar>
      </w:r>
      <w:r w:rsidR="00410077" w:rsidRPr="00E34668">
        <w:instrText xml:space="preserve"> ADDIN EN.CITE </w:instrText>
      </w:r>
      <w:r w:rsidR="00410077" w:rsidRPr="00E34668">
        <w:fldChar w:fldCharType="begin">
          <w:fldData xml:space="preserve">PEVuZE5vdGU+PENpdGU+PEF1dGhvcj5TY2hyb2VkZXI8L0F1dGhvcj48WWVhcj4yMDExPC9ZZWFy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MTE3LTI2PC9wYWdlcz48dm9s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</w:fldData>
        </w:fldChar>
      </w:r>
      <w:r w:rsidR="00410077" w:rsidRPr="00E34668">
        <w:instrText xml:space="preserve"> ADDIN EN.CITE.DATA </w:instrText>
      </w:r>
      <w:r w:rsidR="00410077" w:rsidRPr="00E34668">
        <w:fldChar w:fldCharType="end"/>
      </w:r>
      <w:r w:rsidR="00A55C28" w:rsidRPr="00E34668">
        <w:fldChar w:fldCharType="separate"/>
      </w:r>
      <w:r w:rsidR="00410077" w:rsidRPr="00E34668">
        <w:rPr>
          <w:noProof/>
          <w:vertAlign w:val="superscript"/>
        </w:rPr>
        <w:t>30,31</w:t>
      </w:r>
      <w:r w:rsidR="00A55C28" w:rsidRPr="00E34668">
        <w:fldChar w:fldCharType="end"/>
      </w:r>
      <w:r w:rsidR="00A55C28" w:rsidRPr="00E34668">
        <w:t xml:space="preserve">. Thus, laboratories using this model should attempt to standardize these parameters to ensure consistent outcomes. In this protocol, we describe scoring methods that help reduce variability in scoring. Factors </w:t>
      </w:r>
      <w:r w:rsidRPr="00E34668">
        <w:t xml:space="preserve">that may </w:t>
      </w:r>
      <w:r w:rsidR="00A55C28" w:rsidRPr="00E34668">
        <w:t xml:space="preserve">limit comparability of </w:t>
      </w:r>
      <w:proofErr w:type="spellStart"/>
      <w:r w:rsidR="00A55C28" w:rsidRPr="00E34668">
        <w:t>xenoGVHD</w:t>
      </w:r>
      <w:proofErr w:type="spellEnd"/>
      <w:r w:rsidR="00A55C28" w:rsidRPr="00E34668">
        <w:t xml:space="preserve"> data to clinical outcomes include the lack of control groups treated with GVHD prophylactic drugs and the use of irradiation as the only source of conditioning in the </w:t>
      </w:r>
      <w:proofErr w:type="spellStart"/>
      <w:r w:rsidR="00A55C28" w:rsidRPr="00E34668">
        <w:t>xenoGVHD</w:t>
      </w:r>
      <w:proofErr w:type="spellEnd"/>
      <w:r w:rsidR="00A55C28" w:rsidRPr="00E34668">
        <w:t xml:space="preserve"> model</w:t>
      </w:r>
      <w:r w:rsidR="00A55C28" w:rsidRPr="00E34668">
        <w:fldChar w:fldCharType="begin">
          <w:fldData xml:space="preserve">PEVuZE5vdGU+PENpdGU+PEF1dGhvcj5aZWlzZXI8L0F1dGhvcj48WWVhcj4yMDE2PC9ZZWFyPjxS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TE3LTI2PC9wYWdlcz48dm9sdW1lPjEy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</w:fldData>
        </w:fldChar>
      </w:r>
      <w:r w:rsidR="00410077" w:rsidRPr="00E34668">
        <w:instrText xml:space="preserve"> ADDIN EN.CITE </w:instrText>
      </w:r>
      <w:r w:rsidR="00410077" w:rsidRPr="00E34668">
        <w:fldChar w:fldCharType="begin">
          <w:fldData xml:space="preserve">PEVuZE5vdGU+PENpdGU+PEF1dGhvcj5aZWlzZXI8L0F1dGhvcj48WWVhcj4yMDE2PC9ZZWFyPjxS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TE3LTI2PC9wYWdlcz48dm9sdW1lPjEy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</w:fldData>
        </w:fldChar>
      </w:r>
      <w:r w:rsidR="00410077" w:rsidRPr="00E34668">
        <w:instrText xml:space="preserve"> ADDIN EN.CITE.DATA </w:instrText>
      </w:r>
      <w:r w:rsidR="00410077" w:rsidRPr="00E34668">
        <w:fldChar w:fldCharType="end"/>
      </w:r>
      <w:r w:rsidR="00A55C28" w:rsidRPr="00E34668">
        <w:fldChar w:fldCharType="separate"/>
      </w:r>
      <w:r w:rsidR="00410077" w:rsidRPr="00E34668">
        <w:rPr>
          <w:noProof/>
          <w:vertAlign w:val="superscript"/>
        </w:rPr>
        <w:t>31</w:t>
      </w:r>
      <w:r w:rsidR="00A55C28" w:rsidRPr="00E34668">
        <w:fldChar w:fldCharType="end"/>
      </w:r>
      <w:r w:rsidR="00A55C28" w:rsidRPr="00E34668">
        <w:t xml:space="preserve">. </w:t>
      </w:r>
      <w:r w:rsidR="00AB00AC" w:rsidRPr="00E34668">
        <w:t xml:space="preserve">Additionally, </w:t>
      </w:r>
      <w:r w:rsidR="00AB00AC" w:rsidRPr="00E34668">
        <w:lastRenderedPageBreak/>
        <w:t xml:space="preserve">the mechanism of </w:t>
      </w:r>
      <w:proofErr w:type="spellStart"/>
      <w:r w:rsidR="00AB00AC" w:rsidRPr="00E34668">
        <w:t>xenoGVHD</w:t>
      </w:r>
      <w:proofErr w:type="spellEnd"/>
      <w:r w:rsidR="00AB00AC" w:rsidRPr="00E34668">
        <w:t xml:space="preserve"> does not completely recapitulate the underlying pathogene</w:t>
      </w:r>
      <w:r w:rsidR="00F94395" w:rsidRPr="00E34668">
        <w:t>s</w:t>
      </w:r>
      <w:r w:rsidR="00AB00AC" w:rsidRPr="00E34668">
        <w:t xml:space="preserve">is in human GVHD. For example, it is donor APCs rather than host APCs that activate human T cells in the </w:t>
      </w:r>
      <w:proofErr w:type="spellStart"/>
      <w:r w:rsidR="00AB00AC" w:rsidRPr="00E34668">
        <w:t>xenoGVHD</w:t>
      </w:r>
      <w:proofErr w:type="spellEnd"/>
      <w:r w:rsidR="00AB00AC" w:rsidRPr="00E34668">
        <w:t xml:space="preserve"> model</w:t>
      </w:r>
      <w:r w:rsidR="00F94395" w:rsidRPr="00E34668">
        <w:t>, whereas host APCs play a significant role in human GVHD</w:t>
      </w:r>
      <w:r w:rsidR="00AB00AC" w:rsidRPr="00E34668">
        <w:fldChar w:fldCharType="begin">
          <w:fldData xml:space="preserve">PEVuZE5vdGU+PENpdGU+PEF1dGhvcj5MdWNhczwvQXV0aG9yPjxZZWFyPjE5OTA8L1llYXI+PFJl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0NTQ4LTU0PC9w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</w:fldData>
        </w:fldChar>
      </w:r>
      <w:r w:rsidR="00410077" w:rsidRPr="00E34668">
        <w:instrText xml:space="preserve"> ADDIN EN.CITE </w:instrText>
      </w:r>
      <w:r w:rsidR="00410077" w:rsidRPr="00E34668">
        <w:fldChar w:fldCharType="begin">
          <w:fldData xml:space="preserve">PEVuZE5vdGU+PENpdGU+PEF1dGhvcj5MdWNhczwvQXV0aG9yPjxZZWFyPjE5OTA8L1llYXI+PFJl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0NTQ4LTU0PC9w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</w:fldData>
        </w:fldChar>
      </w:r>
      <w:r w:rsidR="00410077" w:rsidRPr="00E34668">
        <w:instrText xml:space="preserve"> ADDIN EN.CITE.DATA </w:instrText>
      </w:r>
      <w:r w:rsidR="00410077" w:rsidRPr="00E34668">
        <w:fldChar w:fldCharType="end"/>
      </w:r>
      <w:r w:rsidR="00AB00AC" w:rsidRPr="00E34668">
        <w:fldChar w:fldCharType="separate"/>
      </w:r>
      <w:r w:rsidR="00410077" w:rsidRPr="00E34668">
        <w:rPr>
          <w:noProof/>
          <w:vertAlign w:val="superscript"/>
        </w:rPr>
        <w:t>7</w:t>
      </w:r>
      <w:r w:rsidR="00AB00AC" w:rsidRPr="00E34668">
        <w:fldChar w:fldCharType="end"/>
      </w:r>
      <w:r w:rsidR="00AB00AC" w:rsidRPr="00E34668">
        <w:t xml:space="preserve">. Thus, as with most pre-clinical models, there are inconsistencies and incompatibilities between </w:t>
      </w:r>
      <w:proofErr w:type="spellStart"/>
      <w:r w:rsidR="00AB00AC" w:rsidRPr="00E34668">
        <w:t>xenoGVHD</w:t>
      </w:r>
      <w:proofErr w:type="spellEnd"/>
      <w:r w:rsidR="00AB00AC" w:rsidRPr="00E34668">
        <w:t xml:space="preserve"> and human GVHD that </w:t>
      </w:r>
      <w:r w:rsidRPr="00E34668">
        <w:t xml:space="preserve">may </w:t>
      </w:r>
      <w:r w:rsidR="00AB00AC" w:rsidRPr="00E34668">
        <w:t xml:space="preserve">limit the application of data generated from the </w:t>
      </w:r>
      <w:proofErr w:type="spellStart"/>
      <w:r w:rsidR="00AB00AC" w:rsidRPr="00E34668">
        <w:t>xenoGVHD</w:t>
      </w:r>
      <w:proofErr w:type="spellEnd"/>
      <w:r w:rsidR="00AB00AC" w:rsidRPr="00E34668">
        <w:t xml:space="preserve"> to the clinic.</w:t>
      </w:r>
    </w:p>
    <w:p w14:paraId="78728D18" w14:textId="706614AE" w:rsidR="00014314" w:rsidRPr="00E34668" w:rsidRDefault="00014314" w:rsidP="00E34668">
      <w:pPr>
        <w:rPr>
          <w:color w:val="auto"/>
        </w:rPr>
      </w:pPr>
    </w:p>
    <w:p w14:paraId="2CA323BC" w14:textId="77777777" w:rsidR="00EB3C35" w:rsidRDefault="00AA03DF" w:rsidP="00E34668">
      <w:pPr>
        <w:pStyle w:val="NormalWeb"/>
        <w:spacing w:before="0" w:beforeAutospacing="0" w:after="0" w:afterAutospacing="0"/>
        <w:rPr>
          <w:b/>
          <w:bCs/>
        </w:rPr>
      </w:pPr>
      <w:r w:rsidRPr="00E34668">
        <w:rPr>
          <w:b/>
          <w:bCs/>
        </w:rPr>
        <w:t xml:space="preserve">ACKNOWLEDGMENTS: </w:t>
      </w:r>
    </w:p>
    <w:p w14:paraId="7B7711B6" w14:textId="2F5E1CCB" w:rsidR="0022249D" w:rsidRDefault="009F1EF1" w:rsidP="00E34668">
      <w:pPr>
        <w:pStyle w:val="NormalWeb"/>
        <w:spacing w:before="0" w:beforeAutospacing="0" w:after="0" w:afterAutospacing="0"/>
        <w:rPr>
          <w:bCs/>
        </w:rPr>
      </w:pPr>
      <w:r w:rsidRPr="00E34668">
        <w:rPr>
          <w:bCs/>
        </w:rPr>
        <w:t xml:space="preserve">We </w:t>
      </w:r>
      <w:r w:rsidR="00390DD7" w:rsidRPr="00E34668">
        <w:rPr>
          <w:bCs/>
        </w:rPr>
        <w:t xml:space="preserve">would like to acknowledge the laboratory of Lane Christenson for providing the digital PCR machine used in these experiments and for the technical support provided. </w:t>
      </w:r>
      <w:r w:rsidR="006B6EAD" w:rsidRPr="00E34668">
        <w:rPr>
          <w:bCs/>
        </w:rPr>
        <w:t xml:space="preserve">We would also like to thank Dr. Thomas Yankee for his guidance and mentorship. </w:t>
      </w:r>
      <w:r w:rsidR="00390DD7" w:rsidRPr="00E34668">
        <w:rPr>
          <w:bCs/>
        </w:rPr>
        <w:t>These studies were supported by the Tripp Family Foundation</w:t>
      </w:r>
      <w:r w:rsidR="006B6EAD" w:rsidRPr="00E34668">
        <w:rPr>
          <w:bCs/>
        </w:rPr>
        <w:t>.</w:t>
      </w:r>
    </w:p>
    <w:p w14:paraId="488372B5" w14:textId="77777777" w:rsidR="00EB3C35" w:rsidRPr="00E34668" w:rsidRDefault="00EB3C35" w:rsidP="00E34668">
      <w:pPr>
        <w:pStyle w:val="NormalWeb"/>
        <w:spacing w:before="0" w:beforeAutospacing="0" w:after="0" w:afterAutospacing="0"/>
        <w:rPr>
          <w:color w:val="808080" w:themeColor="background1" w:themeShade="80"/>
        </w:rPr>
      </w:pPr>
    </w:p>
    <w:p w14:paraId="66276D39" w14:textId="77777777" w:rsidR="00EB3C35" w:rsidRDefault="00AA03DF" w:rsidP="00E34668">
      <w:pPr>
        <w:pStyle w:val="NormalWeb"/>
        <w:spacing w:before="0" w:beforeAutospacing="0" w:after="0" w:afterAutospacing="0"/>
        <w:rPr>
          <w:bCs/>
        </w:rPr>
      </w:pPr>
      <w:r w:rsidRPr="00E34668">
        <w:rPr>
          <w:b/>
        </w:rPr>
        <w:t>DISCLOSURES</w:t>
      </w:r>
      <w:r w:rsidRPr="00E34668">
        <w:rPr>
          <w:b/>
          <w:bCs/>
        </w:rPr>
        <w:t xml:space="preserve">: </w:t>
      </w:r>
      <w:r w:rsidR="001E30F0" w:rsidRPr="00E34668">
        <w:rPr>
          <w:bCs/>
        </w:rPr>
        <w:t xml:space="preserve"> </w:t>
      </w:r>
    </w:p>
    <w:p w14:paraId="4E0C3135" w14:textId="33F5576B" w:rsidR="007A4DD6" w:rsidRPr="00E34668" w:rsidRDefault="001E30F0" w:rsidP="00E34668">
      <w:pPr>
        <w:pStyle w:val="NormalWeb"/>
        <w:spacing w:before="0" w:beforeAutospacing="0" w:after="0" w:afterAutospacing="0"/>
        <w:rPr>
          <w:bCs/>
        </w:rPr>
      </w:pPr>
      <w:r w:rsidRPr="00E34668">
        <w:rPr>
          <w:bCs/>
        </w:rPr>
        <w:t>No conflicts of interest declared.</w:t>
      </w:r>
    </w:p>
    <w:p w14:paraId="2C80F6DE" w14:textId="77777777" w:rsidR="0022249D" w:rsidRPr="00E34668" w:rsidRDefault="0022249D" w:rsidP="00E34668">
      <w:pPr>
        <w:pStyle w:val="NormalWeb"/>
        <w:spacing w:before="0" w:beforeAutospacing="0" w:after="0" w:afterAutospacing="0"/>
        <w:rPr>
          <w:color w:val="808080" w:themeColor="background1" w:themeShade="80"/>
        </w:rPr>
      </w:pPr>
    </w:p>
    <w:p w14:paraId="1C9C6A81" w14:textId="73C1D3F9" w:rsidR="00410077" w:rsidRPr="00E34668" w:rsidRDefault="00270E1C" w:rsidP="00E34668">
      <w:pPr>
        <w:pStyle w:val="EndNoteBibliographyTitle"/>
        <w:jc w:val="both"/>
      </w:pPr>
      <w:r w:rsidRPr="00E34668">
        <w:rPr>
          <w:b/>
          <w:bCs/>
        </w:rPr>
        <w:t>REF</w:t>
      </w:r>
      <w:r w:rsidR="009726EE" w:rsidRPr="00E34668">
        <w:rPr>
          <w:b/>
          <w:bCs/>
        </w:rPr>
        <w:t>ERENCES</w:t>
      </w:r>
      <w:r w:rsidR="00D04760" w:rsidRPr="00E34668">
        <w:rPr>
          <w:b/>
          <w:bCs/>
        </w:rPr>
        <w:t>:</w:t>
      </w:r>
      <w:r w:rsidR="009726EE" w:rsidRPr="00E34668">
        <w:t xml:space="preserve"> </w:t>
      </w:r>
      <w:r w:rsidR="00843BF0" w:rsidRPr="00E34668">
        <w:fldChar w:fldCharType="begin"/>
      </w:r>
      <w:r w:rsidR="00843BF0" w:rsidRPr="00E34668">
        <w:instrText xml:space="preserve"> ADDIN EN.REFLIST </w:instrText>
      </w:r>
      <w:r w:rsidR="00843BF0" w:rsidRPr="00E34668">
        <w:fldChar w:fldCharType="separate"/>
      </w:r>
    </w:p>
    <w:p w14:paraId="56BB4971" w14:textId="1674F518" w:rsidR="00410077" w:rsidRPr="00E34668" w:rsidRDefault="00410077" w:rsidP="00E34668">
      <w:pPr>
        <w:pStyle w:val="EndNoteBibliography"/>
      </w:pPr>
      <w:r w:rsidRPr="00E34668">
        <w:t>1</w:t>
      </w:r>
      <w:r w:rsidRPr="00E34668">
        <w:tab/>
        <w:t>Jagasia, M.</w:t>
      </w:r>
      <w:r w:rsidRPr="00E34668">
        <w:rPr>
          <w:i/>
        </w:rPr>
        <w:t xml:space="preserve"> </w:t>
      </w:r>
      <w:r w:rsidR="00EB3C35" w:rsidRPr="00EB3C35">
        <w:t>et al.</w:t>
      </w:r>
      <w:r w:rsidRPr="00E34668">
        <w:t xml:space="preserve"> Risk factors for acute GVHD and survival after hematopoietic cell transplantation. </w:t>
      </w:r>
      <w:r w:rsidRPr="00E34668">
        <w:rPr>
          <w:i/>
        </w:rPr>
        <w:t>Blood.</w:t>
      </w:r>
      <w:r w:rsidRPr="00E34668">
        <w:t xml:space="preserve"> </w:t>
      </w:r>
      <w:r w:rsidRPr="00E34668">
        <w:rPr>
          <w:b/>
        </w:rPr>
        <w:t>119</w:t>
      </w:r>
      <w:r w:rsidRPr="00E34668">
        <w:t xml:space="preserve"> (1), 296-307, (2012).</w:t>
      </w:r>
    </w:p>
    <w:p w14:paraId="28B15EEF" w14:textId="240C46E1" w:rsidR="00410077" w:rsidRPr="00E34668" w:rsidRDefault="00410077" w:rsidP="00E34668">
      <w:pPr>
        <w:pStyle w:val="EndNoteBibliography"/>
      </w:pPr>
      <w:r w:rsidRPr="00E34668">
        <w:t>2</w:t>
      </w:r>
      <w:r w:rsidRPr="00E34668">
        <w:tab/>
        <w:t>Bolanos-Meade, J.</w:t>
      </w:r>
      <w:r w:rsidRPr="00E34668">
        <w:rPr>
          <w:i/>
        </w:rPr>
        <w:t xml:space="preserve"> </w:t>
      </w:r>
      <w:r w:rsidR="00EB3C35" w:rsidRPr="00EB3C35">
        <w:t>et al.</w:t>
      </w:r>
      <w:r w:rsidRPr="00E34668">
        <w:t xml:space="preserve"> Phase 3 clinical trial of steroids/mycophenolate mofetil vs steroids/placebo as therapy for acute GVHD: BMT CTN 0802. </w:t>
      </w:r>
      <w:r w:rsidRPr="00E34668">
        <w:rPr>
          <w:i/>
        </w:rPr>
        <w:t>Blood.</w:t>
      </w:r>
      <w:r w:rsidRPr="00E34668">
        <w:t xml:space="preserve"> </w:t>
      </w:r>
      <w:r w:rsidRPr="00E34668">
        <w:rPr>
          <w:b/>
        </w:rPr>
        <w:t>124</w:t>
      </w:r>
      <w:r w:rsidRPr="00E34668">
        <w:t xml:space="preserve"> (22), 3221-3227; quiz 3335, (2014).</w:t>
      </w:r>
    </w:p>
    <w:p w14:paraId="391E24F2" w14:textId="158E2FD2" w:rsidR="00410077" w:rsidRPr="00E34668" w:rsidRDefault="00410077" w:rsidP="00E34668">
      <w:pPr>
        <w:pStyle w:val="EndNoteBibliography"/>
      </w:pPr>
      <w:r w:rsidRPr="00E34668">
        <w:t>3</w:t>
      </w:r>
      <w:r w:rsidRPr="00E34668">
        <w:tab/>
        <w:t>Gooley, T. A.</w:t>
      </w:r>
      <w:r w:rsidRPr="00E34668">
        <w:rPr>
          <w:i/>
        </w:rPr>
        <w:t xml:space="preserve"> </w:t>
      </w:r>
      <w:r w:rsidR="00EB3C35" w:rsidRPr="00EB3C35">
        <w:t>et al.</w:t>
      </w:r>
      <w:r w:rsidRPr="00E34668">
        <w:t xml:space="preserve"> Reduced mortality after allogeneic hematopoietic-cell transplantation. </w:t>
      </w:r>
      <w:r w:rsidR="00DD4507">
        <w:rPr>
          <w:i/>
        </w:rPr>
        <w:t>New England Journal of Medicine</w:t>
      </w:r>
      <w:r w:rsidRPr="00E34668">
        <w:rPr>
          <w:i/>
        </w:rPr>
        <w:t>.</w:t>
      </w:r>
      <w:r w:rsidRPr="00E34668">
        <w:t xml:space="preserve"> </w:t>
      </w:r>
      <w:r w:rsidRPr="00E34668">
        <w:rPr>
          <w:b/>
        </w:rPr>
        <w:t>363</w:t>
      </w:r>
      <w:r w:rsidRPr="00E34668">
        <w:t xml:space="preserve"> (22), 2091-2101, (2010).</w:t>
      </w:r>
    </w:p>
    <w:p w14:paraId="0388020B" w14:textId="48540320" w:rsidR="00410077" w:rsidRPr="00E34668" w:rsidRDefault="00410077" w:rsidP="00E34668">
      <w:pPr>
        <w:pStyle w:val="EndNoteBibliography"/>
      </w:pPr>
      <w:r w:rsidRPr="00E34668">
        <w:t>4</w:t>
      </w:r>
      <w:r w:rsidRPr="00E34668">
        <w:tab/>
        <w:t>Hahn, T.</w:t>
      </w:r>
      <w:r w:rsidRPr="00E34668">
        <w:rPr>
          <w:i/>
        </w:rPr>
        <w:t xml:space="preserve"> </w:t>
      </w:r>
      <w:r w:rsidR="00EB3C35" w:rsidRPr="00EB3C35">
        <w:t>et al.</w:t>
      </w:r>
      <w:r w:rsidRPr="00E34668">
        <w:t xml:space="preserve"> Significant improvement in survival after allogeneic hematopoietic cell transplantation during a period of significantly increased use, older recipient age, and use of unrelated donors. </w:t>
      </w:r>
      <w:r w:rsidR="00DD4507">
        <w:rPr>
          <w:i/>
        </w:rPr>
        <w:t>Journal of Clinical Oncology</w:t>
      </w:r>
      <w:r w:rsidRPr="00E34668">
        <w:rPr>
          <w:i/>
        </w:rPr>
        <w:t>.</w:t>
      </w:r>
      <w:r w:rsidRPr="00E34668">
        <w:t xml:space="preserve"> </w:t>
      </w:r>
      <w:r w:rsidRPr="00E34668">
        <w:rPr>
          <w:b/>
        </w:rPr>
        <w:t>31</w:t>
      </w:r>
      <w:r w:rsidRPr="00E34668">
        <w:t xml:space="preserve"> (19), 2437-2449, (2013).</w:t>
      </w:r>
    </w:p>
    <w:p w14:paraId="76CCED08" w14:textId="79B3ADE5" w:rsidR="00410077" w:rsidRPr="00E34668" w:rsidRDefault="00410077" w:rsidP="00E34668">
      <w:pPr>
        <w:pStyle w:val="EndNoteBibliography"/>
      </w:pPr>
      <w:r w:rsidRPr="00E34668">
        <w:t>5</w:t>
      </w:r>
      <w:r w:rsidRPr="00E34668">
        <w:tab/>
        <w:t>Khoury, H. J.</w:t>
      </w:r>
      <w:r w:rsidRPr="00E34668">
        <w:rPr>
          <w:i/>
        </w:rPr>
        <w:t xml:space="preserve"> </w:t>
      </w:r>
      <w:r w:rsidR="00EB3C35" w:rsidRPr="00EB3C35">
        <w:t>et al.</w:t>
      </w:r>
      <w:r w:rsidRPr="00E34668">
        <w:t xml:space="preserve"> Improved survival after acute graft-versus-host disease diagnosis in the modern era. </w:t>
      </w:r>
      <w:r w:rsidRPr="00E34668">
        <w:rPr>
          <w:i/>
        </w:rPr>
        <w:t>Haematologica.</w:t>
      </w:r>
      <w:r w:rsidRPr="00E34668">
        <w:t xml:space="preserve"> </w:t>
      </w:r>
      <w:r w:rsidRPr="00E34668">
        <w:rPr>
          <w:b/>
        </w:rPr>
        <w:t>102</w:t>
      </w:r>
      <w:r w:rsidRPr="00E34668">
        <w:t xml:space="preserve"> (5), 958-966, (2017).</w:t>
      </w:r>
    </w:p>
    <w:p w14:paraId="3AE86355" w14:textId="5D26165D" w:rsidR="00410077" w:rsidRPr="00E34668" w:rsidRDefault="00410077" w:rsidP="00E34668">
      <w:pPr>
        <w:pStyle w:val="EndNoteBibliography"/>
      </w:pPr>
      <w:r w:rsidRPr="00E34668">
        <w:t>6</w:t>
      </w:r>
      <w:r w:rsidRPr="00E34668">
        <w:tab/>
        <w:t>King, M. A.</w:t>
      </w:r>
      <w:r w:rsidRPr="00E34668">
        <w:rPr>
          <w:i/>
        </w:rPr>
        <w:t xml:space="preserve"> </w:t>
      </w:r>
      <w:r w:rsidR="00EB3C35" w:rsidRPr="00EB3C35">
        <w:t>et al.</w:t>
      </w:r>
      <w:r w:rsidRPr="00E34668">
        <w:t xml:space="preserve"> Human peripheral blood leucocyte non-obese diabetic-severe combined immunodeficiency interleukin-2 receptor gamma chain gene mouse model of xenogeneic graft-versus-host-like disease and the role of host major histocompatibility complex. </w:t>
      </w:r>
      <w:r w:rsidR="00DD4507">
        <w:rPr>
          <w:i/>
        </w:rPr>
        <w:t>Clinical &amp; Experimental Immunology</w:t>
      </w:r>
      <w:r w:rsidRPr="00E34668">
        <w:rPr>
          <w:i/>
        </w:rPr>
        <w:t>.</w:t>
      </w:r>
      <w:r w:rsidRPr="00E34668">
        <w:t xml:space="preserve"> </w:t>
      </w:r>
      <w:r w:rsidRPr="00E34668">
        <w:rPr>
          <w:b/>
        </w:rPr>
        <w:t>157</w:t>
      </w:r>
      <w:r w:rsidRPr="00E34668">
        <w:t xml:space="preserve"> (1), 104-118, (2009).</w:t>
      </w:r>
    </w:p>
    <w:p w14:paraId="4376F4C9" w14:textId="76598CF1" w:rsidR="00410077" w:rsidRPr="00E34668" w:rsidRDefault="00410077" w:rsidP="00E34668">
      <w:pPr>
        <w:pStyle w:val="EndNoteBibliography"/>
      </w:pPr>
      <w:r w:rsidRPr="00E34668">
        <w:t>7</w:t>
      </w:r>
      <w:r w:rsidRPr="00E34668">
        <w:tab/>
        <w:t>Lucas, P. J., Shearer, G. M., Neudorf, S.</w:t>
      </w:r>
      <w:r w:rsidR="00EB3C35">
        <w:t>,</w:t>
      </w:r>
      <w:r w:rsidRPr="00E34668">
        <w:t xml:space="preserve"> Gress, R. E. The human antimurine xenogeneic cytotoxic response. I. Dependence on responder antigen-presenting cells. </w:t>
      </w:r>
      <w:r w:rsidR="00DD4507">
        <w:rPr>
          <w:i/>
        </w:rPr>
        <w:t>Journal of Immunology</w:t>
      </w:r>
      <w:r w:rsidRPr="00E34668">
        <w:rPr>
          <w:i/>
        </w:rPr>
        <w:t>.</w:t>
      </w:r>
      <w:r w:rsidRPr="00E34668">
        <w:t xml:space="preserve"> </w:t>
      </w:r>
      <w:r w:rsidRPr="00E34668">
        <w:rPr>
          <w:b/>
        </w:rPr>
        <w:t>144</w:t>
      </w:r>
      <w:r w:rsidRPr="00E34668">
        <w:t xml:space="preserve"> (12), 4548-4554, (1990).</w:t>
      </w:r>
    </w:p>
    <w:p w14:paraId="32C722B7" w14:textId="4C7744D8" w:rsidR="00410077" w:rsidRPr="00E34668" w:rsidRDefault="00410077" w:rsidP="00E34668">
      <w:pPr>
        <w:pStyle w:val="EndNoteBibliography"/>
      </w:pPr>
      <w:r w:rsidRPr="00E34668">
        <w:t>8</w:t>
      </w:r>
      <w:r w:rsidRPr="00E34668">
        <w:tab/>
        <w:t>Ito, R.</w:t>
      </w:r>
      <w:r w:rsidRPr="00E34668">
        <w:rPr>
          <w:i/>
        </w:rPr>
        <w:t xml:space="preserve"> </w:t>
      </w:r>
      <w:r w:rsidR="00EB3C35" w:rsidRPr="00EB3C35">
        <w:t>et al.</w:t>
      </w:r>
      <w:r w:rsidRPr="00E34668">
        <w:t xml:space="preserve"> Highly sensitive model for xenogenic GVHD using severe immunodeficient NOG mice. </w:t>
      </w:r>
      <w:r w:rsidRPr="00E34668">
        <w:rPr>
          <w:i/>
        </w:rPr>
        <w:t>Transplantation.</w:t>
      </w:r>
      <w:r w:rsidRPr="00E34668">
        <w:t xml:space="preserve"> </w:t>
      </w:r>
      <w:r w:rsidRPr="00E34668">
        <w:rPr>
          <w:b/>
        </w:rPr>
        <w:t>87</w:t>
      </w:r>
      <w:r w:rsidRPr="00E34668">
        <w:t xml:space="preserve"> (11), 1654-1658, (2009).</w:t>
      </w:r>
    </w:p>
    <w:p w14:paraId="5F9DE504" w14:textId="5E11EBFC" w:rsidR="00410077" w:rsidRPr="00E34668" w:rsidRDefault="00410077" w:rsidP="00E34668">
      <w:pPr>
        <w:pStyle w:val="EndNoteBibliography"/>
      </w:pPr>
      <w:r w:rsidRPr="00E34668">
        <w:t>9</w:t>
      </w:r>
      <w:r w:rsidRPr="00E34668">
        <w:tab/>
        <w:t>Kawasaki, Y.</w:t>
      </w:r>
      <w:r w:rsidRPr="00E34668">
        <w:rPr>
          <w:i/>
        </w:rPr>
        <w:t xml:space="preserve"> </w:t>
      </w:r>
      <w:r w:rsidR="00EB3C35" w:rsidRPr="00EB3C35">
        <w:t>et al.</w:t>
      </w:r>
      <w:r w:rsidRPr="00E34668">
        <w:t xml:space="preserve"> Comprehensive Analysis of the Activation and Proliferation Kinetics and Effector Functions of Human Lymphocytes, and Antigen Presentation Capacity of Antigen-Presenting Cells in Xenogeneic Graft-Versus-Host Disease. </w:t>
      </w:r>
      <w:r w:rsidR="00DD4507">
        <w:rPr>
          <w:i/>
        </w:rPr>
        <w:t>Biology of Blood and Marrow Transplantation</w:t>
      </w:r>
      <w:r w:rsidRPr="00E34668">
        <w:rPr>
          <w:i/>
        </w:rPr>
        <w:t>.</w:t>
      </w:r>
      <w:r w:rsidRPr="00E34668">
        <w:t xml:space="preserve"> </w:t>
      </w:r>
      <w:r w:rsidRPr="00E34668">
        <w:rPr>
          <w:b/>
        </w:rPr>
        <w:t>24</w:t>
      </w:r>
      <w:r w:rsidRPr="00E34668">
        <w:t xml:space="preserve"> (8), 1563-1574, (2018).</w:t>
      </w:r>
    </w:p>
    <w:p w14:paraId="6FE28E39" w14:textId="40BFE29F" w:rsidR="00410077" w:rsidRPr="00E34668" w:rsidRDefault="00410077" w:rsidP="00E34668">
      <w:pPr>
        <w:pStyle w:val="EndNoteBibliography"/>
      </w:pPr>
      <w:r w:rsidRPr="00E34668">
        <w:t>10</w:t>
      </w:r>
      <w:r w:rsidRPr="00E34668">
        <w:tab/>
        <w:t>Ito, R.</w:t>
      </w:r>
      <w:r w:rsidRPr="00E34668">
        <w:rPr>
          <w:i/>
        </w:rPr>
        <w:t xml:space="preserve"> </w:t>
      </w:r>
      <w:r w:rsidR="00EB3C35" w:rsidRPr="00EB3C35">
        <w:t>et al.</w:t>
      </w:r>
      <w:r w:rsidRPr="00E34668">
        <w:t xml:space="preserve"> A Novel Xenogeneic Graft-Versus-Host Disease Model for Investigating the Pathological Role of Human CD4(+) or CD8(+) T Cells Using Immunodeficient NOG Mice. </w:t>
      </w:r>
      <w:r w:rsidR="00DD4507">
        <w:rPr>
          <w:i/>
        </w:rPr>
        <w:t>American Journal of Transplantation</w:t>
      </w:r>
      <w:r w:rsidRPr="00E34668">
        <w:rPr>
          <w:i/>
        </w:rPr>
        <w:t>.</w:t>
      </w:r>
      <w:r w:rsidRPr="00E34668">
        <w:t xml:space="preserve"> </w:t>
      </w:r>
      <w:r w:rsidRPr="00E34668">
        <w:rPr>
          <w:b/>
        </w:rPr>
        <w:t>17</w:t>
      </w:r>
      <w:r w:rsidRPr="00E34668">
        <w:t xml:space="preserve"> (5), 1216-1228, (2017).</w:t>
      </w:r>
    </w:p>
    <w:p w14:paraId="7A7517D6" w14:textId="29478129" w:rsidR="00410077" w:rsidRPr="00E34668" w:rsidRDefault="00410077" w:rsidP="00E34668">
      <w:pPr>
        <w:pStyle w:val="EndNoteBibliography"/>
      </w:pPr>
      <w:r w:rsidRPr="00E34668">
        <w:lastRenderedPageBreak/>
        <w:t>11</w:t>
      </w:r>
      <w:r w:rsidRPr="00E34668">
        <w:tab/>
        <w:t>Trotta, E.</w:t>
      </w:r>
      <w:r w:rsidRPr="00E34668">
        <w:rPr>
          <w:i/>
        </w:rPr>
        <w:t xml:space="preserve"> </w:t>
      </w:r>
      <w:r w:rsidR="00EB3C35" w:rsidRPr="00EB3C35">
        <w:t>et al.</w:t>
      </w:r>
      <w:r w:rsidRPr="00E34668">
        <w:t xml:space="preserve"> A human anti-IL-2 antibody that potentiates regulatory T cells by a structure-based mechanism. </w:t>
      </w:r>
      <w:r w:rsidR="00DD4507">
        <w:rPr>
          <w:i/>
        </w:rPr>
        <w:t>Nature Medicine</w:t>
      </w:r>
      <w:r w:rsidRPr="00E34668">
        <w:rPr>
          <w:i/>
        </w:rPr>
        <w:t>.</w:t>
      </w:r>
      <w:r w:rsidRPr="00E34668">
        <w:t xml:space="preserve"> </w:t>
      </w:r>
      <w:r w:rsidRPr="00E34668">
        <w:rPr>
          <w:b/>
        </w:rPr>
        <w:t>24</w:t>
      </w:r>
      <w:r w:rsidRPr="00E34668">
        <w:t xml:space="preserve"> (7), 1005-1014, (2018).</w:t>
      </w:r>
    </w:p>
    <w:p w14:paraId="4A139792" w14:textId="08EC0202" w:rsidR="00410077" w:rsidRPr="00E34668" w:rsidRDefault="00410077" w:rsidP="00E34668">
      <w:pPr>
        <w:pStyle w:val="EndNoteBibliography"/>
      </w:pPr>
      <w:r w:rsidRPr="00E34668">
        <w:t>12</w:t>
      </w:r>
      <w:r w:rsidRPr="00E34668">
        <w:tab/>
        <w:t>Dijke, I. E.</w:t>
      </w:r>
      <w:r w:rsidRPr="00E34668">
        <w:rPr>
          <w:i/>
        </w:rPr>
        <w:t xml:space="preserve"> </w:t>
      </w:r>
      <w:r w:rsidR="00EB3C35" w:rsidRPr="00EB3C35">
        <w:t>et al.</w:t>
      </w:r>
      <w:r w:rsidRPr="00E34668">
        <w:t xml:space="preserve"> Discarded Human Thymus Is a Novel Source of Stable and Long-Lived Therapeutic Regulatory T Cells. </w:t>
      </w:r>
      <w:r w:rsidR="00DD4507">
        <w:rPr>
          <w:i/>
        </w:rPr>
        <w:t>American Journal of Transplantation</w:t>
      </w:r>
      <w:r w:rsidRPr="00E34668">
        <w:rPr>
          <w:i/>
        </w:rPr>
        <w:t>.</w:t>
      </w:r>
      <w:r w:rsidRPr="00E34668">
        <w:t xml:space="preserve"> </w:t>
      </w:r>
      <w:r w:rsidRPr="00E34668">
        <w:rPr>
          <w:b/>
        </w:rPr>
        <w:t>16</w:t>
      </w:r>
      <w:r w:rsidRPr="00E34668">
        <w:t xml:space="preserve"> (1), 58-71, (2016).</w:t>
      </w:r>
    </w:p>
    <w:p w14:paraId="65C65B9C" w14:textId="6400F7C3" w:rsidR="00410077" w:rsidRPr="00E34668" w:rsidRDefault="00410077" w:rsidP="00E34668">
      <w:pPr>
        <w:pStyle w:val="EndNoteBibliography"/>
      </w:pPr>
      <w:r w:rsidRPr="00E34668">
        <w:t>13</w:t>
      </w:r>
      <w:r w:rsidRPr="00E34668">
        <w:tab/>
        <w:t>Huang, F.</w:t>
      </w:r>
      <w:r w:rsidRPr="00E34668">
        <w:rPr>
          <w:i/>
        </w:rPr>
        <w:t xml:space="preserve"> </w:t>
      </w:r>
      <w:r w:rsidR="00EB3C35" w:rsidRPr="00EB3C35">
        <w:t>et al.</w:t>
      </w:r>
      <w:r w:rsidRPr="00E34668">
        <w:t xml:space="preserve"> Human Gingiva-Derived Mesenchymal Stem Cells Inhibit Xeno-Graft-versus-Host Disease via CD39-CD73-Adenosine and IDO Signals. </w:t>
      </w:r>
      <w:r w:rsidR="00DD4507">
        <w:rPr>
          <w:i/>
        </w:rPr>
        <w:t>Frontiers in Immunology</w:t>
      </w:r>
      <w:r w:rsidRPr="00E34668">
        <w:rPr>
          <w:i/>
        </w:rPr>
        <w:t>.</w:t>
      </w:r>
      <w:r w:rsidRPr="00E34668">
        <w:t xml:space="preserve"> </w:t>
      </w:r>
      <w:r w:rsidRPr="00E34668">
        <w:rPr>
          <w:b/>
        </w:rPr>
        <w:t>8</w:t>
      </w:r>
      <w:r w:rsidRPr="00E34668">
        <w:t xml:space="preserve"> 68, (2017).</w:t>
      </w:r>
    </w:p>
    <w:p w14:paraId="3B3CB834" w14:textId="018896CE" w:rsidR="00410077" w:rsidRPr="00E34668" w:rsidRDefault="00410077" w:rsidP="00E34668">
      <w:pPr>
        <w:pStyle w:val="EndNoteBibliography"/>
      </w:pPr>
      <w:r w:rsidRPr="00E34668">
        <w:t>14</w:t>
      </w:r>
      <w:r w:rsidRPr="00E34668">
        <w:tab/>
        <w:t>Stockis, J.</w:t>
      </w:r>
      <w:r w:rsidRPr="00E34668">
        <w:rPr>
          <w:i/>
        </w:rPr>
        <w:t xml:space="preserve"> </w:t>
      </w:r>
      <w:r w:rsidR="00EB3C35" w:rsidRPr="00EB3C35">
        <w:t>et al.</w:t>
      </w:r>
      <w:r w:rsidRPr="00E34668">
        <w:t xml:space="preserve"> Blocking immunosuppression by human Tregs </w:t>
      </w:r>
      <w:r w:rsidR="00E34668" w:rsidRPr="00E34668">
        <w:t>in vivo</w:t>
      </w:r>
      <w:r w:rsidRPr="00E34668">
        <w:t xml:space="preserve"> with antibodies targeting integrin alphaVbeta8. </w:t>
      </w:r>
      <w:r w:rsidR="00DD4507">
        <w:rPr>
          <w:i/>
        </w:rPr>
        <w:t>Proceedings of the National Academy of Sciences of the United States of America</w:t>
      </w:r>
      <w:r w:rsidRPr="00E34668">
        <w:rPr>
          <w:i/>
        </w:rPr>
        <w:t>.</w:t>
      </w:r>
      <w:r w:rsidRPr="00E34668">
        <w:t xml:space="preserve"> </w:t>
      </w:r>
      <w:r w:rsidRPr="00E34668">
        <w:rPr>
          <w:b/>
        </w:rPr>
        <w:t>114</w:t>
      </w:r>
      <w:r w:rsidRPr="00E34668">
        <w:t xml:space="preserve"> (47), E10161-E10168, (2017).</w:t>
      </w:r>
    </w:p>
    <w:p w14:paraId="21007E0C" w14:textId="688BA81A" w:rsidR="00410077" w:rsidRPr="00E34668" w:rsidRDefault="00410077" w:rsidP="00E34668">
      <w:pPr>
        <w:pStyle w:val="EndNoteBibliography"/>
      </w:pPr>
      <w:r w:rsidRPr="00E34668">
        <w:t>15</w:t>
      </w:r>
      <w:r w:rsidRPr="00E34668">
        <w:tab/>
        <w:t xml:space="preserve">Vogelstein, B. &amp; Kinzler, K. W. Digital PCR. </w:t>
      </w:r>
      <w:r w:rsidR="00DD4507">
        <w:rPr>
          <w:i/>
        </w:rPr>
        <w:t>Proceedings of the National Academy of Sciences of the United States of America</w:t>
      </w:r>
      <w:r w:rsidRPr="00E34668">
        <w:rPr>
          <w:i/>
        </w:rPr>
        <w:t>.</w:t>
      </w:r>
      <w:r w:rsidRPr="00E34668">
        <w:t xml:space="preserve"> </w:t>
      </w:r>
      <w:r w:rsidRPr="00E34668">
        <w:rPr>
          <w:b/>
        </w:rPr>
        <w:t>96</w:t>
      </w:r>
      <w:r w:rsidRPr="00E34668">
        <w:t xml:space="preserve"> (16), 9236-9241, (1999).</w:t>
      </w:r>
    </w:p>
    <w:p w14:paraId="22B08D3C" w14:textId="77777777" w:rsidR="00410077" w:rsidRPr="00E34668" w:rsidRDefault="00410077" w:rsidP="00E34668">
      <w:pPr>
        <w:pStyle w:val="EndNoteBibliography"/>
      </w:pPr>
      <w:r w:rsidRPr="00E34668">
        <w:t>16</w:t>
      </w:r>
      <w:r w:rsidRPr="00E34668">
        <w:tab/>
        <w:t xml:space="preserve">Quan, P. L., Sauzade, M. &amp; Brouzes, E. dPCR: A Technology Review. </w:t>
      </w:r>
      <w:r w:rsidRPr="00E34668">
        <w:rPr>
          <w:i/>
        </w:rPr>
        <w:t>Sensors (Basel).</w:t>
      </w:r>
      <w:r w:rsidRPr="00E34668">
        <w:t xml:space="preserve"> </w:t>
      </w:r>
      <w:r w:rsidRPr="00E34668">
        <w:rPr>
          <w:b/>
        </w:rPr>
        <w:t>18</w:t>
      </w:r>
      <w:r w:rsidRPr="00E34668">
        <w:t xml:space="preserve"> (4), (2018).</w:t>
      </w:r>
    </w:p>
    <w:p w14:paraId="75156D25" w14:textId="39A6500C" w:rsidR="00410077" w:rsidRPr="00E34668" w:rsidRDefault="00410077" w:rsidP="00E34668">
      <w:pPr>
        <w:pStyle w:val="EndNoteBibliography"/>
      </w:pPr>
      <w:r w:rsidRPr="00E34668">
        <w:t>17</w:t>
      </w:r>
      <w:r w:rsidRPr="00E34668">
        <w:tab/>
        <w:t>Sykes, P. J.</w:t>
      </w:r>
      <w:r w:rsidRPr="00E34668">
        <w:rPr>
          <w:i/>
        </w:rPr>
        <w:t xml:space="preserve"> </w:t>
      </w:r>
      <w:r w:rsidR="00EB3C35" w:rsidRPr="00EB3C35">
        <w:t>et al.</w:t>
      </w:r>
      <w:r w:rsidRPr="00E34668">
        <w:t xml:space="preserve"> Quantitation of targets for PCR by use of limiting dilution. </w:t>
      </w:r>
      <w:r w:rsidRPr="00E34668">
        <w:rPr>
          <w:i/>
        </w:rPr>
        <w:t>Biotechniques.</w:t>
      </w:r>
      <w:r w:rsidRPr="00E34668">
        <w:t xml:space="preserve"> </w:t>
      </w:r>
      <w:r w:rsidRPr="00E34668">
        <w:rPr>
          <w:b/>
        </w:rPr>
        <w:t>13</w:t>
      </w:r>
      <w:r w:rsidRPr="00E34668">
        <w:t xml:space="preserve"> (3), 444-449, (1992).</w:t>
      </w:r>
    </w:p>
    <w:p w14:paraId="20C87C4D" w14:textId="24B68323" w:rsidR="00410077" w:rsidRPr="00E34668" w:rsidRDefault="00410077" w:rsidP="00E34668">
      <w:pPr>
        <w:pStyle w:val="EndNoteBibliography"/>
        <w:rPr>
          <w:lang w:val="da-DK"/>
        </w:rPr>
      </w:pPr>
      <w:r w:rsidRPr="00E34668">
        <w:t>18</w:t>
      </w:r>
      <w:r w:rsidRPr="00E34668">
        <w:tab/>
        <w:t>Ma, H.</w:t>
      </w:r>
      <w:r w:rsidRPr="00E34668">
        <w:rPr>
          <w:i/>
        </w:rPr>
        <w:t xml:space="preserve"> </w:t>
      </w:r>
      <w:r w:rsidR="00EB3C35" w:rsidRPr="00EB3C35">
        <w:t>et al.</w:t>
      </w:r>
      <w:r w:rsidRPr="00E34668">
        <w:t xml:space="preserve"> Evaluation of Bacterial Contamination in Goat Milk Powder Using PacBio Single Molecule Real-Time Sequencing and Droplet Digital PCR. </w:t>
      </w:r>
      <w:r w:rsidR="00DD4507">
        <w:rPr>
          <w:i/>
          <w:lang w:val="da-DK"/>
        </w:rPr>
        <w:t>Journal of Food Protection</w:t>
      </w:r>
      <w:r w:rsidRPr="00E34668">
        <w:rPr>
          <w:i/>
          <w:lang w:val="da-DK"/>
        </w:rPr>
        <w:t>.</w:t>
      </w:r>
      <w:r w:rsidRPr="00E34668">
        <w:rPr>
          <w:lang w:val="da-DK"/>
        </w:rPr>
        <w:t xml:space="preserve"> 10.4315/0362-028X.JFP-17-535 1791-1799, (2018).</w:t>
      </w:r>
    </w:p>
    <w:p w14:paraId="74139F23" w14:textId="7848BBD6" w:rsidR="00410077" w:rsidRPr="00E34668" w:rsidRDefault="00410077" w:rsidP="00E34668">
      <w:pPr>
        <w:pStyle w:val="EndNoteBibliography"/>
      </w:pPr>
      <w:r w:rsidRPr="00E34668">
        <w:rPr>
          <w:lang w:val="da-DK"/>
        </w:rPr>
        <w:t>19</w:t>
      </w:r>
      <w:r w:rsidRPr="00E34668">
        <w:rPr>
          <w:lang w:val="da-DK"/>
        </w:rPr>
        <w:tab/>
        <w:t>Vitale, S. R.</w:t>
      </w:r>
      <w:r w:rsidRPr="00E34668">
        <w:rPr>
          <w:i/>
          <w:lang w:val="da-DK"/>
        </w:rPr>
        <w:t xml:space="preserve"> </w:t>
      </w:r>
      <w:r w:rsidR="00EB3C35" w:rsidRPr="00EB3C35">
        <w:rPr>
          <w:lang w:val="da-DK"/>
        </w:rPr>
        <w:t>et al.</w:t>
      </w:r>
      <w:r w:rsidRPr="00E34668">
        <w:rPr>
          <w:lang w:val="da-DK"/>
        </w:rPr>
        <w:t xml:space="preserve"> </w:t>
      </w:r>
      <w:r w:rsidRPr="00E34668">
        <w:t xml:space="preserve">An optimized workflow to evaluate estrogen receptor gene mutations in small amounts of cell-free DNA. </w:t>
      </w:r>
      <w:r w:rsidR="00DD4507">
        <w:rPr>
          <w:i/>
        </w:rPr>
        <w:t>Journal of Molecular Diagnostics</w:t>
      </w:r>
      <w:r w:rsidRPr="00E34668">
        <w:rPr>
          <w:i/>
        </w:rPr>
        <w:t>.</w:t>
      </w:r>
      <w:r w:rsidRPr="00E34668">
        <w:t xml:space="preserve"> 10.1016/j.jmoldx.2018.08.010, (2018).</w:t>
      </w:r>
    </w:p>
    <w:p w14:paraId="5761E7EB" w14:textId="77777777" w:rsidR="00410077" w:rsidRPr="00E34668" w:rsidRDefault="00410077" w:rsidP="00E34668">
      <w:pPr>
        <w:pStyle w:val="EndNoteBibliography"/>
      </w:pPr>
      <w:r w:rsidRPr="00E34668">
        <w:t>20</w:t>
      </w:r>
      <w:r w:rsidRPr="00E34668">
        <w:tab/>
        <w:t xml:space="preserve">Gorgannezhad, L., Umer, M., Islam, M. N., Nguyen, N. T. &amp; Shiddiky, M. J. A. Circulating tumor DNA and liquid biopsy: opportunities, challenges, and recent advances in detection technologies. </w:t>
      </w:r>
      <w:r w:rsidRPr="00E34668">
        <w:rPr>
          <w:i/>
        </w:rPr>
        <w:t>Lab Chip.</w:t>
      </w:r>
      <w:r w:rsidRPr="00E34668">
        <w:t xml:space="preserve"> </w:t>
      </w:r>
      <w:r w:rsidRPr="00E34668">
        <w:rPr>
          <w:b/>
        </w:rPr>
        <w:t>18</w:t>
      </w:r>
      <w:r w:rsidRPr="00E34668">
        <w:t xml:space="preserve"> (8), 1174-1196, (2018).</w:t>
      </w:r>
    </w:p>
    <w:p w14:paraId="5C6E9EC9" w14:textId="2CEF4A49" w:rsidR="00410077" w:rsidRPr="00E34668" w:rsidRDefault="00410077" w:rsidP="00E34668">
      <w:pPr>
        <w:pStyle w:val="EndNoteBibliography"/>
      </w:pPr>
      <w:r w:rsidRPr="00E34668">
        <w:t>21</w:t>
      </w:r>
      <w:r w:rsidRPr="00E34668">
        <w:tab/>
        <w:t xml:space="preserve">Yardeni, T., Eckhaus, M., Morris, H. D., Huizing, M. &amp; Hoogstraten-Miller, S. Retro-orbital injections in mice. </w:t>
      </w:r>
      <w:r w:rsidR="00DD4507">
        <w:rPr>
          <w:i/>
        </w:rPr>
        <w:t>LabAnimal</w:t>
      </w:r>
      <w:r w:rsidRPr="00E34668">
        <w:rPr>
          <w:i/>
        </w:rPr>
        <w:t>.</w:t>
      </w:r>
      <w:r w:rsidRPr="00E34668">
        <w:t xml:space="preserve"> </w:t>
      </w:r>
      <w:r w:rsidRPr="00E34668">
        <w:rPr>
          <w:b/>
        </w:rPr>
        <w:t>40</w:t>
      </w:r>
      <w:r w:rsidRPr="00E34668">
        <w:t xml:space="preserve"> (5), 155-160, (2011).</w:t>
      </w:r>
    </w:p>
    <w:p w14:paraId="49D852FD" w14:textId="4908CA77" w:rsidR="00410077" w:rsidRPr="00E34668" w:rsidRDefault="00410077" w:rsidP="00E34668">
      <w:pPr>
        <w:pStyle w:val="EndNoteBibliography"/>
      </w:pPr>
      <w:r w:rsidRPr="00E34668">
        <w:t>22</w:t>
      </w:r>
      <w:r w:rsidRPr="00E34668">
        <w:tab/>
        <w:t xml:space="preserve">Machholz, E., Mulder, G., Ruiz, C., Corning, B. F. &amp; Pritchett-Corning, K. R. Manual restraint and common compound administration routes in mice and rats. </w:t>
      </w:r>
      <w:r w:rsidR="00DD4507">
        <w:rPr>
          <w:i/>
        </w:rPr>
        <w:t>Journal of Visualized Experiments</w:t>
      </w:r>
      <w:r w:rsidRPr="00E34668">
        <w:rPr>
          <w:i/>
        </w:rPr>
        <w:t>.</w:t>
      </w:r>
      <w:r w:rsidRPr="00E34668">
        <w:t xml:space="preserve"> 10.3791/2771 (67), (2012).</w:t>
      </w:r>
    </w:p>
    <w:p w14:paraId="7C997A58" w14:textId="69F9650E" w:rsidR="00410077" w:rsidRPr="00E34668" w:rsidRDefault="00410077" w:rsidP="00E34668">
      <w:pPr>
        <w:pStyle w:val="EndNoteBibliography"/>
      </w:pPr>
      <w:r w:rsidRPr="00E34668">
        <w:t>23</w:t>
      </w:r>
      <w:r w:rsidRPr="00E34668">
        <w:tab/>
        <w:t>Cooke, K. R.</w:t>
      </w:r>
      <w:r w:rsidRPr="00E34668">
        <w:rPr>
          <w:i/>
        </w:rPr>
        <w:t xml:space="preserve"> </w:t>
      </w:r>
      <w:r w:rsidR="00EB3C35" w:rsidRPr="00EB3C35">
        <w:t>et al.</w:t>
      </w:r>
      <w:r w:rsidRPr="00E34668">
        <w:t xml:space="preserve"> An experimental model of idiopathic pneumonia syndrome after bone marrow transplantation: I. The roles of minor H antigens and endotoxin. </w:t>
      </w:r>
      <w:r w:rsidRPr="00E34668">
        <w:rPr>
          <w:i/>
        </w:rPr>
        <w:t>Blood.</w:t>
      </w:r>
      <w:r w:rsidRPr="00E34668">
        <w:t xml:space="preserve"> </w:t>
      </w:r>
      <w:r w:rsidRPr="00E34668">
        <w:rPr>
          <w:b/>
        </w:rPr>
        <w:t>88</w:t>
      </w:r>
      <w:r w:rsidRPr="00E34668">
        <w:t xml:space="preserve"> (8), 3230-3239, (1996).</w:t>
      </w:r>
    </w:p>
    <w:p w14:paraId="47EE80B4" w14:textId="7050F19B" w:rsidR="00410077" w:rsidRPr="00E34668" w:rsidRDefault="00410077" w:rsidP="00E34668">
      <w:pPr>
        <w:pStyle w:val="EndNoteBibliography"/>
      </w:pPr>
      <w:r w:rsidRPr="00E34668">
        <w:t>24</w:t>
      </w:r>
      <w:r w:rsidRPr="00E34668">
        <w:tab/>
        <w:t>Weisdorf, D. J.</w:t>
      </w:r>
      <w:r w:rsidRPr="00E34668">
        <w:rPr>
          <w:i/>
        </w:rPr>
        <w:t xml:space="preserve"> </w:t>
      </w:r>
      <w:r w:rsidR="00EB3C35" w:rsidRPr="00EB3C35">
        <w:t>et al.</w:t>
      </w:r>
      <w:r w:rsidRPr="00E34668">
        <w:t xml:space="preserve"> Prospective grading of graft-versus-host disease after unrelated donor marrow transplantation: a grading algorithm versus blinded expert panel review. </w:t>
      </w:r>
      <w:r w:rsidR="00DD4507">
        <w:rPr>
          <w:i/>
        </w:rPr>
        <w:t>Biology of Blood and Marrow Transplantation</w:t>
      </w:r>
      <w:r w:rsidRPr="00E34668">
        <w:rPr>
          <w:i/>
        </w:rPr>
        <w:t>.</w:t>
      </w:r>
      <w:r w:rsidRPr="00E34668">
        <w:t xml:space="preserve"> </w:t>
      </w:r>
      <w:r w:rsidRPr="00E34668">
        <w:rPr>
          <w:b/>
        </w:rPr>
        <w:t>9</w:t>
      </w:r>
      <w:r w:rsidRPr="00E34668">
        <w:t xml:space="preserve"> (8), 512-518, (2003).</w:t>
      </w:r>
    </w:p>
    <w:p w14:paraId="0D1CCDB1" w14:textId="7FD4CEC8" w:rsidR="00410077" w:rsidRPr="00E34668" w:rsidRDefault="00410077" w:rsidP="00E34668">
      <w:pPr>
        <w:pStyle w:val="EndNoteBibliography"/>
      </w:pPr>
      <w:r w:rsidRPr="00E34668">
        <w:t>25</w:t>
      </w:r>
      <w:r w:rsidRPr="00E34668">
        <w:tab/>
        <w:t>Nervi, B.</w:t>
      </w:r>
      <w:r w:rsidRPr="00E34668">
        <w:rPr>
          <w:i/>
        </w:rPr>
        <w:t xml:space="preserve"> </w:t>
      </w:r>
      <w:r w:rsidR="00EB3C35" w:rsidRPr="00EB3C35">
        <w:t>et al.</w:t>
      </w:r>
      <w:r w:rsidRPr="00E34668">
        <w:t xml:space="preserve"> Factors affecting human T cell engraftment, trafficking, and associated xenogeneic graft-vs-host disease in NOD/SCID beta2mnull mice. </w:t>
      </w:r>
      <w:r w:rsidR="00DD4507">
        <w:rPr>
          <w:i/>
        </w:rPr>
        <w:t>Experimental Hematology</w:t>
      </w:r>
      <w:r w:rsidRPr="00E34668">
        <w:rPr>
          <w:i/>
        </w:rPr>
        <w:t>.</w:t>
      </w:r>
      <w:r w:rsidRPr="00E34668">
        <w:t xml:space="preserve"> </w:t>
      </w:r>
      <w:r w:rsidRPr="00E34668">
        <w:rPr>
          <w:b/>
        </w:rPr>
        <w:t>35</w:t>
      </w:r>
      <w:r w:rsidRPr="00E34668">
        <w:t xml:space="preserve"> (12), 1823-1838, (2007).</w:t>
      </w:r>
    </w:p>
    <w:p w14:paraId="4FC76C15" w14:textId="07BFEE87" w:rsidR="00410077" w:rsidRPr="00E34668" w:rsidRDefault="00410077" w:rsidP="00E34668">
      <w:pPr>
        <w:pStyle w:val="EndNoteBibliography"/>
      </w:pPr>
      <w:r w:rsidRPr="00E34668">
        <w:t>26</w:t>
      </w:r>
      <w:r w:rsidRPr="00E34668">
        <w:tab/>
        <w:t>Leon-Rico, D.</w:t>
      </w:r>
      <w:r w:rsidRPr="00E34668">
        <w:rPr>
          <w:i/>
        </w:rPr>
        <w:t xml:space="preserve"> </w:t>
      </w:r>
      <w:r w:rsidR="00EB3C35" w:rsidRPr="00EB3C35">
        <w:t>et al.</w:t>
      </w:r>
      <w:r w:rsidRPr="00E34668">
        <w:t xml:space="preserve"> Comparison of haematopoietic stem cell engraftment through the retro-orbital venous sinus and the lateral vein: alternative routes for bone marrow transplantation in mice. </w:t>
      </w:r>
      <w:r w:rsidRPr="00E34668">
        <w:rPr>
          <w:i/>
        </w:rPr>
        <w:t>LabAnim</w:t>
      </w:r>
      <w:r w:rsidR="00DD4507">
        <w:rPr>
          <w:i/>
        </w:rPr>
        <w:t>al</w:t>
      </w:r>
      <w:r w:rsidRPr="00E34668">
        <w:rPr>
          <w:i/>
        </w:rPr>
        <w:t>.</w:t>
      </w:r>
      <w:r w:rsidRPr="00E34668">
        <w:t xml:space="preserve"> </w:t>
      </w:r>
      <w:r w:rsidRPr="00E34668">
        <w:rPr>
          <w:b/>
        </w:rPr>
        <w:t>49</w:t>
      </w:r>
      <w:r w:rsidRPr="00E34668">
        <w:t xml:space="preserve"> (2), 132-141, (2015).</w:t>
      </w:r>
    </w:p>
    <w:p w14:paraId="40CBBED7" w14:textId="4C2A5DEE" w:rsidR="00410077" w:rsidRPr="00E34668" w:rsidRDefault="00410077" w:rsidP="00E34668">
      <w:pPr>
        <w:pStyle w:val="EndNoteBibliography"/>
      </w:pPr>
      <w:r w:rsidRPr="00E34668">
        <w:t>27</w:t>
      </w:r>
      <w:r w:rsidRPr="00E34668">
        <w:tab/>
        <w:t>Ali, N.</w:t>
      </w:r>
      <w:r w:rsidRPr="00E34668">
        <w:rPr>
          <w:i/>
        </w:rPr>
        <w:t xml:space="preserve"> </w:t>
      </w:r>
      <w:r w:rsidR="00EB3C35" w:rsidRPr="00EB3C35">
        <w:t>et al.</w:t>
      </w:r>
      <w:r w:rsidRPr="00E34668">
        <w:t xml:space="preserve"> Xenogeneic graft-versus-host-disease in NOD-scid IL-2Rgammanull mice display a T-effector memory phenotype. </w:t>
      </w:r>
      <w:r w:rsidRPr="00E34668">
        <w:rPr>
          <w:i/>
        </w:rPr>
        <w:t>PLoS One.</w:t>
      </w:r>
      <w:r w:rsidRPr="00E34668">
        <w:t xml:space="preserve"> </w:t>
      </w:r>
      <w:r w:rsidRPr="00E34668">
        <w:rPr>
          <w:b/>
        </w:rPr>
        <w:t>7</w:t>
      </w:r>
      <w:r w:rsidRPr="00E34668">
        <w:t xml:space="preserve"> (8), e44219, (2012).</w:t>
      </w:r>
    </w:p>
    <w:p w14:paraId="149C3A96" w14:textId="26A3CFFE" w:rsidR="00410077" w:rsidRPr="00E34668" w:rsidRDefault="00410077" w:rsidP="00E34668">
      <w:pPr>
        <w:pStyle w:val="EndNoteBibliography"/>
      </w:pPr>
      <w:r w:rsidRPr="00E34668">
        <w:lastRenderedPageBreak/>
        <w:t>28</w:t>
      </w:r>
      <w:r w:rsidRPr="00E34668">
        <w:tab/>
        <w:t>van Rijn, R. S.</w:t>
      </w:r>
      <w:r w:rsidRPr="00E34668">
        <w:rPr>
          <w:i/>
        </w:rPr>
        <w:t xml:space="preserve"> </w:t>
      </w:r>
      <w:r w:rsidR="00EB3C35" w:rsidRPr="00EB3C35">
        <w:t>et al.</w:t>
      </w:r>
      <w:r w:rsidRPr="00E34668">
        <w:t xml:space="preserve"> A new xenograft model for graft-versus-host disease by intravenous transfer of human peripheral blood mononuclear cells in RAG2-/- gammac-/- double-mutant mice. </w:t>
      </w:r>
      <w:r w:rsidRPr="00E34668">
        <w:rPr>
          <w:i/>
        </w:rPr>
        <w:t>Blood.</w:t>
      </w:r>
      <w:r w:rsidRPr="00E34668">
        <w:t xml:space="preserve"> </w:t>
      </w:r>
      <w:r w:rsidRPr="00E34668">
        <w:rPr>
          <w:b/>
        </w:rPr>
        <w:t>102</w:t>
      </w:r>
      <w:r w:rsidRPr="00E34668">
        <w:t xml:space="preserve"> (7), 2522-2531, (2003).</w:t>
      </w:r>
    </w:p>
    <w:p w14:paraId="2ED79B11" w14:textId="3DAF2D67" w:rsidR="00410077" w:rsidRPr="00E34668" w:rsidRDefault="00410077" w:rsidP="00E34668">
      <w:pPr>
        <w:pStyle w:val="EndNoteBibliography"/>
      </w:pPr>
      <w:r w:rsidRPr="00E34668">
        <w:t>29</w:t>
      </w:r>
      <w:r w:rsidRPr="00E34668">
        <w:tab/>
        <w:t>Wunderlich, M.</w:t>
      </w:r>
      <w:r w:rsidRPr="00E34668">
        <w:rPr>
          <w:i/>
        </w:rPr>
        <w:t xml:space="preserve"> </w:t>
      </w:r>
      <w:r w:rsidR="00EB3C35" w:rsidRPr="00EB3C35">
        <w:t>et al.</w:t>
      </w:r>
      <w:r w:rsidRPr="00E34668">
        <w:t xml:space="preserve"> OKT3 prevents xenogeneic GVHD and allows reliable xenograft initiation from unfractionated human hematopoietic tissues. </w:t>
      </w:r>
      <w:r w:rsidRPr="00E34668">
        <w:rPr>
          <w:i/>
        </w:rPr>
        <w:t>Blood.</w:t>
      </w:r>
      <w:r w:rsidRPr="00E34668">
        <w:t xml:space="preserve"> </w:t>
      </w:r>
      <w:r w:rsidRPr="00E34668">
        <w:rPr>
          <w:b/>
        </w:rPr>
        <w:t>123</w:t>
      </w:r>
      <w:r w:rsidRPr="00E34668">
        <w:t xml:space="preserve"> (24), e134-144, (2014).</w:t>
      </w:r>
    </w:p>
    <w:p w14:paraId="52FFA66F" w14:textId="0AE78F08" w:rsidR="00410077" w:rsidRPr="00E34668" w:rsidRDefault="00410077" w:rsidP="00E34668">
      <w:pPr>
        <w:pStyle w:val="EndNoteBibliography"/>
      </w:pPr>
      <w:r w:rsidRPr="00E34668">
        <w:t>30</w:t>
      </w:r>
      <w:r w:rsidRPr="00E34668">
        <w:tab/>
        <w:t xml:space="preserve">Schroeder, M. A. &amp; DiPersio, J. F. Mouse models of graft-versus-host disease: advances and limitations. </w:t>
      </w:r>
      <w:r w:rsidR="00DD4507">
        <w:rPr>
          <w:i/>
        </w:rPr>
        <w:t>Disease Models &amp; Mechanisms</w:t>
      </w:r>
      <w:r w:rsidRPr="00E34668">
        <w:rPr>
          <w:i/>
        </w:rPr>
        <w:t>.</w:t>
      </w:r>
      <w:r w:rsidRPr="00E34668">
        <w:t xml:space="preserve"> </w:t>
      </w:r>
      <w:r w:rsidRPr="00E34668">
        <w:rPr>
          <w:b/>
        </w:rPr>
        <w:t>4</w:t>
      </w:r>
      <w:r w:rsidRPr="00E34668">
        <w:t xml:space="preserve"> (3), 318-333, (2011).</w:t>
      </w:r>
    </w:p>
    <w:p w14:paraId="3D85B733" w14:textId="1BCFDABB" w:rsidR="00410077" w:rsidRPr="00E34668" w:rsidRDefault="00410077" w:rsidP="00E34668">
      <w:pPr>
        <w:pStyle w:val="EndNoteBibliography"/>
      </w:pPr>
      <w:r w:rsidRPr="00E34668">
        <w:t>31</w:t>
      </w:r>
      <w:r w:rsidRPr="00E34668">
        <w:tab/>
        <w:t>Zeiser, R.</w:t>
      </w:r>
      <w:r w:rsidR="00DD4507">
        <w:t>,</w:t>
      </w:r>
      <w:r w:rsidRPr="00E34668">
        <w:t xml:space="preserve"> Blazar, B. R. Preclinical models of acute and chronic graft-versus-host disease: how predictive are they for a successful clinical translation? </w:t>
      </w:r>
      <w:r w:rsidRPr="00E34668">
        <w:rPr>
          <w:i/>
        </w:rPr>
        <w:t>Blood.</w:t>
      </w:r>
      <w:r w:rsidRPr="00E34668">
        <w:t xml:space="preserve"> </w:t>
      </w:r>
      <w:r w:rsidRPr="00E34668">
        <w:rPr>
          <w:b/>
        </w:rPr>
        <w:t>127</w:t>
      </w:r>
      <w:r w:rsidRPr="00E34668">
        <w:t xml:space="preserve"> (25), 3117-3126, (2016).</w:t>
      </w:r>
    </w:p>
    <w:p w14:paraId="07DCF19F" w14:textId="3B52CB6C" w:rsidR="009F659A" w:rsidRPr="00E34668" w:rsidRDefault="00843BF0" w:rsidP="00E34668">
      <w:pPr>
        <w:rPr>
          <w:color w:val="808080" w:themeColor="background1" w:themeShade="80"/>
        </w:rPr>
      </w:pPr>
      <w:r w:rsidRPr="00E34668">
        <w:rPr>
          <w:color w:val="808080" w:themeColor="background1" w:themeShade="80"/>
        </w:rPr>
        <w:fldChar w:fldCharType="end"/>
      </w:r>
    </w:p>
    <w:sectPr w:rsidR="009F659A" w:rsidRPr="00E34668" w:rsidSect="00E34668">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60A01" w14:textId="77777777" w:rsidR="007847A0" w:rsidRDefault="007847A0" w:rsidP="00621C4E">
      <w:r>
        <w:separator/>
      </w:r>
    </w:p>
  </w:endnote>
  <w:endnote w:type="continuationSeparator" w:id="0">
    <w:p w14:paraId="51DEC657" w14:textId="77777777" w:rsidR="007847A0" w:rsidRDefault="007847A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ED41CFF" w:rsidR="00384527" w:rsidRDefault="00384527">
    <w:pPr>
      <w:pStyle w:val="Footer"/>
    </w:pPr>
  </w:p>
  <w:p w14:paraId="39947363" w14:textId="71AB2B06" w:rsidR="00384527" w:rsidRPr="00494F77" w:rsidRDefault="0038452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84527" w:rsidRDefault="003845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2706C" w14:textId="77777777" w:rsidR="007847A0" w:rsidRDefault="007847A0" w:rsidP="00621C4E">
      <w:r>
        <w:separator/>
      </w:r>
    </w:p>
  </w:footnote>
  <w:footnote w:type="continuationSeparator" w:id="0">
    <w:p w14:paraId="173DCCD7" w14:textId="77777777" w:rsidR="007847A0" w:rsidRDefault="007847A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84527" w:rsidRPr="006F06E4" w:rsidRDefault="0038452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E5C07"/>
    <w:multiLevelType w:val="hybridMultilevel"/>
    <w:tmpl w:val="7E4826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E1F84"/>
    <w:multiLevelType w:val="hybridMultilevel"/>
    <w:tmpl w:val="82D22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B1E04E5"/>
    <w:multiLevelType w:val="hybridMultilevel"/>
    <w:tmpl w:val="AEF6AC9E"/>
    <w:lvl w:ilvl="0" w:tplc="C958D490">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8"/>
  </w:num>
  <w:num w:numId="6">
    <w:abstractNumId w:val="16"/>
  </w:num>
  <w:num w:numId="7">
    <w:abstractNumId w:val="0"/>
  </w:num>
  <w:num w:numId="8">
    <w:abstractNumId w:val="9"/>
  </w:num>
  <w:num w:numId="9">
    <w:abstractNumId w:val="10"/>
  </w:num>
  <w:num w:numId="10">
    <w:abstractNumId w:val="18"/>
  </w:num>
  <w:num w:numId="11">
    <w:abstractNumId w:val="22"/>
  </w:num>
  <w:num w:numId="12">
    <w:abstractNumId w:val="1"/>
  </w:num>
  <w:num w:numId="13">
    <w:abstractNumId w:val="20"/>
  </w:num>
  <w:num w:numId="14">
    <w:abstractNumId w:val="26"/>
  </w:num>
  <w:num w:numId="15">
    <w:abstractNumId w:val="12"/>
  </w:num>
  <w:num w:numId="16">
    <w:abstractNumId w:val="7"/>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6"/>
  </w:num>
  <w:num w:numId="26">
    <w:abstractNumId w:val="11"/>
  </w:num>
  <w:num w:numId="27">
    <w:abstractNumId w:val="14"/>
  </w:num>
  <w:num w:numId="28">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epzavrtvz5le5rv8xarf4ess5swaapsdf&quot;&gt;Amara&amp;apos;s EndNote Library&lt;record-ids&gt;&lt;item&gt;148&lt;/item&gt;&lt;item&gt;192&lt;/item&gt;&lt;item&gt;465&lt;/item&gt;&lt;item&gt;468&lt;/item&gt;&lt;item&gt;482&lt;/item&gt;&lt;item&gt;483&lt;/item&gt;&lt;item&gt;489&lt;/item&gt;&lt;item&gt;501&lt;/item&gt;&lt;item&gt;535&lt;/item&gt;&lt;item&gt;536&lt;/item&gt;&lt;item&gt;537&lt;/item&gt;&lt;item&gt;538&lt;/item&gt;&lt;item&gt;539&lt;/item&gt;&lt;item&gt;540&lt;/item&gt;&lt;item&gt;541&lt;/item&gt;&lt;item&gt;542&lt;/item&gt;&lt;item&gt;543&lt;/item&gt;&lt;item&gt;544&lt;/item&gt;&lt;item&gt;546&lt;/item&gt;&lt;item&gt;547&lt;/item&gt;&lt;item&gt;548&lt;/item&gt;&lt;item&gt;549&lt;/item&gt;&lt;item&gt;550&lt;/item&gt;&lt;item&gt;551&lt;/item&gt;&lt;item&gt;552&lt;/item&gt;&lt;item&gt;553&lt;/item&gt;&lt;item&gt;554&lt;/item&gt;&lt;item&gt;555&lt;/item&gt;&lt;item&gt;556&lt;/item&gt;&lt;item&gt;557&lt;/item&gt;&lt;item&gt;558&lt;/item&gt;&lt;/record-ids&gt;&lt;/item&gt;&lt;/Libraries&gt;"/>
  </w:docVars>
  <w:rsids>
    <w:rsidRoot w:val="00EE705F"/>
    <w:rsid w:val="00001169"/>
    <w:rsid w:val="00001806"/>
    <w:rsid w:val="00005815"/>
    <w:rsid w:val="000068B2"/>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5576F"/>
    <w:rsid w:val="00060ABE"/>
    <w:rsid w:val="0006139C"/>
    <w:rsid w:val="00061574"/>
    <w:rsid w:val="00061A50"/>
    <w:rsid w:val="0006361B"/>
    <w:rsid w:val="00064104"/>
    <w:rsid w:val="000652E3"/>
    <w:rsid w:val="00065FC5"/>
    <w:rsid w:val="00066025"/>
    <w:rsid w:val="00067887"/>
    <w:rsid w:val="00067A8F"/>
    <w:rsid w:val="000701D1"/>
    <w:rsid w:val="00080A20"/>
    <w:rsid w:val="00082796"/>
    <w:rsid w:val="00082DF4"/>
    <w:rsid w:val="00086A70"/>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2A83"/>
    <w:rsid w:val="000C49CF"/>
    <w:rsid w:val="000C52E9"/>
    <w:rsid w:val="000C5CDC"/>
    <w:rsid w:val="000C65DC"/>
    <w:rsid w:val="000C66F3"/>
    <w:rsid w:val="000C6900"/>
    <w:rsid w:val="000C7DD7"/>
    <w:rsid w:val="000D31E8"/>
    <w:rsid w:val="000D76E4"/>
    <w:rsid w:val="000E3816"/>
    <w:rsid w:val="000E4F77"/>
    <w:rsid w:val="000F18A1"/>
    <w:rsid w:val="000F265C"/>
    <w:rsid w:val="000F3AFA"/>
    <w:rsid w:val="000F5712"/>
    <w:rsid w:val="000F6611"/>
    <w:rsid w:val="000F7E22"/>
    <w:rsid w:val="001104F3"/>
    <w:rsid w:val="00112EEB"/>
    <w:rsid w:val="001173FF"/>
    <w:rsid w:val="00120765"/>
    <w:rsid w:val="00120966"/>
    <w:rsid w:val="0012563A"/>
    <w:rsid w:val="001264DE"/>
    <w:rsid w:val="001313A7"/>
    <w:rsid w:val="00131CEB"/>
    <w:rsid w:val="0013276F"/>
    <w:rsid w:val="001334FB"/>
    <w:rsid w:val="0013621E"/>
    <w:rsid w:val="0013642E"/>
    <w:rsid w:val="00136650"/>
    <w:rsid w:val="001413FA"/>
    <w:rsid w:val="00142EFE"/>
    <w:rsid w:val="001446C7"/>
    <w:rsid w:val="00152A23"/>
    <w:rsid w:val="00162CB7"/>
    <w:rsid w:val="001665C9"/>
    <w:rsid w:val="00166F32"/>
    <w:rsid w:val="00167676"/>
    <w:rsid w:val="00171E5B"/>
    <w:rsid w:val="00171F94"/>
    <w:rsid w:val="00175D4E"/>
    <w:rsid w:val="0017668A"/>
    <w:rsid w:val="001766FE"/>
    <w:rsid w:val="001771E7"/>
    <w:rsid w:val="001801FF"/>
    <w:rsid w:val="00186FC2"/>
    <w:rsid w:val="001911FF"/>
    <w:rsid w:val="00192006"/>
    <w:rsid w:val="00193180"/>
    <w:rsid w:val="00196792"/>
    <w:rsid w:val="00196E46"/>
    <w:rsid w:val="001A2E59"/>
    <w:rsid w:val="001A5EBA"/>
    <w:rsid w:val="001A7CAA"/>
    <w:rsid w:val="001B0C3D"/>
    <w:rsid w:val="001B1519"/>
    <w:rsid w:val="001B2C19"/>
    <w:rsid w:val="001B2D37"/>
    <w:rsid w:val="001B2E2D"/>
    <w:rsid w:val="001B5CD2"/>
    <w:rsid w:val="001C0BEE"/>
    <w:rsid w:val="001C1E49"/>
    <w:rsid w:val="001C27C1"/>
    <w:rsid w:val="001C2A98"/>
    <w:rsid w:val="001C4D95"/>
    <w:rsid w:val="001C4EC1"/>
    <w:rsid w:val="001D1E06"/>
    <w:rsid w:val="001D22F3"/>
    <w:rsid w:val="001D3D7D"/>
    <w:rsid w:val="001D3FFF"/>
    <w:rsid w:val="001D625F"/>
    <w:rsid w:val="001D68A4"/>
    <w:rsid w:val="001D7576"/>
    <w:rsid w:val="001E0E3F"/>
    <w:rsid w:val="001E14A0"/>
    <w:rsid w:val="001E30F0"/>
    <w:rsid w:val="001E3DBC"/>
    <w:rsid w:val="001E5B31"/>
    <w:rsid w:val="001E7376"/>
    <w:rsid w:val="001F0674"/>
    <w:rsid w:val="001F0F3F"/>
    <w:rsid w:val="001F225C"/>
    <w:rsid w:val="001F7933"/>
    <w:rsid w:val="00201CFA"/>
    <w:rsid w:val="0020220D"/>
    <w:rsid w:val="00202448"/>
    <w:rsid w:val="00202D15"/>
    <w:rsid w:val="00205B3F"/>
    <w:rsid w:val="00212EAE"/>
    <w:rsid w:val="00214BEE"/>
    <w:rsid w:val="002205B8"/>
    <w:rsid w:val="0022249D"/>
    <w:rsid w:val="00225720"/>
    <w:rsid w:val="002259E5"/>
    <w:rsid w:val="00226140"/>
    <w:rsid w:val="002274F3"/>
    <w:rsid w:val="00230935"/>
    <w:rsid w:val="0023094C"/>
    <w:rsid w:val="00234BE3"/>
    <w:rsid w:val="00235A90"/>
    <w:rsid w:val="00241E48"/>
    <w:rsid w:val="0024214E"/>
    <w:rsid w:val="00242623"/>
    <w:rsid w:val="00250558"/>
    <w:rsid w:val="002605D1"/>
    <w:rsid w:val="00260652"/>
    <w:rsid w:val="00261F25"/>
    <w:rsid w:val="002648A9"/>
    <w:rsid w:val="0026536F"/>
    <w:rsid w:val="0026553C"/>
    <w:rsid w:val="00266D02"/>
    <w:rsid w:val="00267DD5"/>
    <w:rsid w:val="00270E1C"/>
    <w:rsid w:val="00270E6B"/>
    <w:rsid w:val="002735F6"/>
    <w:rsid w:val="00274A0A"/>
    <w:rsid w:val="00277593"/>
    <w:rsid w:val="00280909"/>
    <w:rsid w:val="00280918"/>
    <w:rsid w:val="00282AF6"/>
    <w:rsid w:val="0028596A"/>
    <w:rsid w:val="00287085"/>
    <w:rsid w:val="00290AF9"/>
    <w:rsid w:val="002917D4"/>
    <w:rsid w:val="002967CF"/>
    <w:rsid w:val="00297788"/>
    <w:rsid w:val="002A3285"/>
    <w:rsid w:val="002A484B"/>
    <w:rsid w:val="002A5609"/>
    <w:rsid w:val="002A64A6"/>
    <w:rsid w:val="002B030B"/>
    <w:rsid w:val="002B3301"/>
    <w:rsid w:val="002C47D4"/>
    <w:rsid w:val="002C6978"/>
    <w:rsid w:val="002D0F38"/>
    <w:rsid w:val="002D2727"/>
    <w:rsid w:val="002D77E3"/>
    <w:rsid w:val="002E14DE"/>
    <w:rsid w:val="002E3ED6"/>
    <w:rsid w:val="002F2859"/>
    <w:rsid w:val="002F6D88"/>
    <w:rsid w:val="002F6E3C"/>
    <w:rsid w:val="0030117D"/>
    <w:rsid w:val="00301F30"/>
    <w:rsid w:val="003038FD"/>
    <w:rsid w:val="00303C87"/>
    <w:rsid w:val="003061EA"/>
    <w:rsid w:val="003108E5"/>
    <w:rsid w:val="00311BFC"/>
    <w:rsid w:val="003120CB"/>
    <w:rsid w:val="00312F4B"/>
    <w:rsid w:val="00320153"/>
    <w:rsid w:val="00320367"/>
    <w:rsid w:val="00322871"/>
    <w:rsid w:val="0032338E"/>
    <w:rsid w:val="00324F99"/>
    <w:rsid w:val="00326FB3"/>
    <w:rsid w:val="003316D4"/>
    <w:rsid w:val="00333822"/>
    <w:rsid w:val="003350D1"/>
    <w:rsid w:val="00336715"/>
    <w:rsid w:val="003401EC"/>
    <w:rsid w:val="00340DFD"/>
    <w:rsid w:val="00344954"/>
    <w:rsid w:val="00350CD7"/>
    <w:rsid w:val="00350EA1"/>
    <w:rsid w:val="003514E6"/>
    <w:rsid w:val="00360C17"/>
    <w:rsid w:val="003621C6"/>
    <w:rsid w:val="003622B8"/>
    <w:rsid w:val="003661FB"/>
    <w:rsid w:val="00366915"/>
    <w:rsid w:val="00366B76"/>
    <w:rsid w:val="003723EF"/>
    <w:rsid w:val="00373051"/>
    <w:rsid w:val="00373B8F"/>
    <w:rsid w:val="00376D95"/>
    <w:rsid w:val="00377FBB"/>
    <w:rsid w:val="00380552"/>
    <w:rsid w:val="00384527"/>
    <w:rsid w:val="00385140"/>
    <w:rsid w:val="00390DD7"/>
    <w:rsid w:val="00393CC7"/>
    <w:rsid w:val="00395677"/>
    <w:rsid w:val="003971F7"/>
    <w:rsid w:val="003A16FC"/>
    <w:rsid w:val="003A4FCD"/>
    <w:rsid w:val="003A6C5C"/>
    <w:rsid w:val="003B0944"/>
    <w:rsid w:val="003B1593"/>
    <w:rsid w:val="003B4381"/>
    <w:rsid w:val="003B6569"/>
    <w:rsid w:val="003C1043"/>
    <w:rsid w:val="003C1A30"/>
    <w:rsid w:val="003C6779"/>
    <w:rsid w:val="003D1523"/>
    <w:rsid w:val="003D2998"/>
    <w:rsid w:val="003D2F0A"/>
    <w:rsid w:val="003D3891"/>
    <w:rsid w:val="003D5D84"/>
    <w:rsid w:val="003E0F4F"/>
    <w:rsid w:val="003E18AC"/>
    <w:rsid w:val="003E1BE2"/>
    <w:rsid w:val="003E210B"/>
    <w:rsid w:val="003E259D"/>
    <w:rsid w:val="003E2A12"/>
    <w:rsid w:val="003E3384"/>
    <w:rsid w:val="003E3CA4"/>
    <w:rsid w:val="003E548E"/>
    <w:rsid w:val="003F0E8F"/>
    <w:rsid w:val="003F5AED"/>
    <w:rsid w:val="00407EC8"/>
    <w:rsid w:val="00410077"/>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71C7"/>
    <w:rsid w:val="00472CA5"/>
    <w:rsid w:val="00472F4D"/>
    <w:rsid w:val="004730BF"/>
    <w:rsid w:val="00474DCB"/>
    <w:rsid w:val="0047535C"/>
    <w:rsid w:val="004762F6"/>
    <w:rsid w:val="0048306D"/>
    <w:rsid w:val="00485870"/>
    <w:rsid w:val="00485FE8"/>
    <w:rsid w:val="00492473"/>
    <w:rsid w:val="00492EB5"/>
    <w:rsid w:val="00494F77"/>
    <w:rsid w:val="004953A7"/>
    <w:rsid w:val="00497721"/>
    <w:rsid w:val="004A0229"/>
    <w:rsid w:val="004A26AA"/>
    <w:rsid w:val="004A35D2"/>
    <w:rsid w:val="004A71E4"/>
    <w:rsid w:val="004B2161"/>
    <w:rsid w:val="004B2F00"/>
    <w:rsid w:val="004B443F"/>
    <w:rsid w:val="004B6E31"/>
    <w:rsid w:val="004C1D66"/>
    <w:rsid w:val="004C31D7"/>
    <w:rsid w:val="004C4AD2"/>
    <w:rsid w:val="004C622C"/>
    <w:rsid w:val="004C6981"/>
    <w:rsid w:val="004D1F21"/>
    <w:rsid w:val="004D268C"/>
    <w:rsid w:val="004D3F04"/>
    <w:rsid w:val="004D59D8"/>
    <w:rsid w:val="004D5DA1"/>
    <w:rsid w:val="004D5E25"/>
    <w:rsid w:val="004D7C7C"/>
    <w:rsid w:val="004E150F"/>
    <w:rsid w:val="004E1DCA"/>
    <w:rsid w:val="004E23A1"/>
    <w:rsid w:val="004E3489"/>
    <w:rsid w:val="004E358A"/>
    <w:rsid w:val="004E3AFA"/>
    <w:rsid w:val="004E5E0D"/>
    <w:rsid w:val="004E6588"/>
    <w:rsid w:val="004F2577"/>
    <w:rsid w:val="004F2742"/>
    <w:rsid w:val="004F523A"/>
    <w:rsid w:val="00502A0A"/>
    <w:rsid w:val="00507C50"/>
    <w:rsid w:val="00514D40"/>
    <w:rsid w:val="00517C3A"/>
    <w:rsid w:val="00523C47"/>
    <w:rsid w:val="00524B02"/>
    <w:rsid w:val="00527BF4"/>
    <w:rsid w:val="005324BE"/>
    <w:rsid w:val="00534F6C"/>
    <w:rsid w:val="00535994"/>
    <w:rsid w:val="0053646D"/>
    <w:rsid w:val="00540AAD"/>
    <w:rsid w:val="0054179F"/>
    <w:rsid w:val="00543EC1"/>
    <w:rsid w:val="00546458"/>
    <w:rsid w:val="0055087C"/>
    <w:rsid w:val="00553413"/>
    <w:rsid w:val="00554A0D"/>
    <w:rsid w:val="00555983"/>
    <w:rsid w:val="00560E31"/>
    <w:rsid w:val="00561BDA"/>
    <w:rsid w:val="0057474C"/>
    <w:rsid w:val="00574AC5"/>
    <w:rsid w:val="00581B23"/>
    <w:rsid w:val="0058219C"/>
    <w:rsid w:val="00583414"/>
    <w:rsid w:val="0058707F"/>
    <w:rsid w:val="00591DBD"/>
    <w:rsid w:val="005931FE"/>
    <w:rsid w:val="005A0028"/>
    <w:rsid w:val="005A0ACC"/>
    <w:rsid w:val="005B0072"/>
    <w:rsid w:val="005B0732"/>
    <w:rsid w:val="005B38A0"/>
    <w:rsid w:val="005B491C"/>
    <w:rsid w:val="005B4DBF"/>
    <w:rsid w:val="005B5DE2"/>
    <w:rsid w:val="005B674C"/>
    <w:rsid w:val="005C24F2"/>
    <w:rsid w:val="005C6832"/>
    <w:rsid w:val="005C7561"/>
    <w:rsid w:val="005D1E57"/>
    <w:rsid w:val="005D2F57"/>
    <w:rsid w:val="005D34F6"/>
    <w:rsid w:val="005D392F"/>
    <w:rsid w:val="005D4086"/>
    <w:rsid w:val="005D4F1A"/>
    <w:rsid w:val="005E1884"/>
    <w:rsid w:val="005E6C40"/>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23"/>
    <w:rsid w:val="006411CA"/>
    <w:rsid w:val="00644511"/>
    <w:rsid w:val="0064605E"/>
    <w:rsid w:val="00654FA8"/>
    <w:rsid w:val="006619C8"/>
    <w:rsid w:val="00663283"/>
    <w:rsid w:val="00671710"/>
    <w:rsid w:val="00673414"/>
    <w:rsid w:val="0067500D"/>
    <w:rsid w:val="00676079"/>
    <w:rsid w:val="00676ECD"/>
    <w:rsid w:val="00677D0A"/>
    <w:rsid w:val="0068185F"/>
    <w:rsid w:val="00683035"/>
    <w:rsid w:val="00686D31"/>
    <w:rsid w:val="0069132E"/>
    <w:rsid w:val="006938BD"/>
    <w:rsid w:val="006A01CF"/>
    <w:rsid w:val="006A1621"/>
    <w:rsid w:val="006A4DE2"/>
    <w:rsid w:val="006A60DD"/>
    <w:rsid w:val="006A7685"/>
    <w:rsid w:val="006A777E"/>
    <w:rsid w:val="006B0679"/>
    <w:rsid w:val="006B074C"/>
    <w:rsid w:val="006B3B84"/>
    <w:rsid w:val="006B4E7C"/>
    <w:rsid w:val="006B5D8C"/>
    <w:rsid w:val="006B6EAD"/>
    <w:rsid w:val="006B72D4"/>
    <w:rsid w:val="006C0F50"/>
    <w:rsid w:val="006C11CC"/>
    <w:rsid w:val="006C1AEB"/>
    <w:rsid w:val="006C57FE"/>
    <w:rsid w:val="006C668E"/>
    <w:rsid w:val="006D609C"/>
    <w:rsid w:val="006D63D1"/>
    <w:rsid w:val="006E4B63"/>
    <w:rsid w:val="006F06E4"/>
    <w:rsid w:val="006F2FFE"/>
    <w:rsid w:val="006F7B41"/>
    <w:rsid w:val="00702B5D"/>
    <w:rsid w:val="00703ED2"/>
    <w:rsid w:val="00707B8D"/>
    <w:rsid w:val="0071191E"/>
    <w:rsid w:val="00712246"/>
    <w:rsid w:val="00713636"/>
    <w:rsid w:val="00714B8C"/>
    <w:rsid w:val="0071675D"/>
    <w:rsid w:val="00717736"/>
    <w:rsid w:val="007205CA"/>
    <w:rsid w:val="00731978"/>
    <w:rsid w:val="0073291F"/>
    <w:rsid w:val="00732B47"/>
    <w:rsid w:val="00735CF5"/>
    <w:rsid w:val="007404D1"/>
    <w:rsid w:val="0074063A"/>
    <w:rsid w:val="00742AA4"/>
    <w:rsid w:val="007439BF"/>
    <w:rsid w:val="00743BA1"/>
    <w:rsid w:val="00745F1E"/>
    <w:rsid w:val="007515FE"/>
    <w:rsid w:val="007601D0"/>
    <w:rsid w:val="007603BB"/>
    <w:rsid w:val="0076109D"/>
    <w:rsid w:val="00767107"/>
    <w:rsid w:val="00767C84"/>
    <w:rsid w:val="00773617"/>
    <w:rsid w:val="00773BFD"/>
    <w:rsid w:val="007743B3"/>
    <w:rsid w:val="00774490"/>
    <w:rsid w:val="007747DC"/>
    <w:rsid w:val="007819FF"/>
    <w:rsid w:val="0078360C"/>
    <w:rsid w:val="007847A0"/>
    <w:rsid w:val="00784A4C"/>
    <w:rsid w:val="00784BC6"/>
    <w:rsid w:val="0078523D"/>
    <w:rsid w:val="007931DF"/>
    <w:rsid w:val="007A0172"/>
    <w:rsid w:val="007A0F5F"/>
    <w:rsid w:val="007A1804"/>
    <w:rsid w:val="007A2511"/>
    <w:rsid w:val="007A260E"/>
    <w:rsid w:val="007A4D4C"/>
    <w:rsid w:val="007A4DD6"/>
    <w:rsid w:val="007A5CB9"/>
    <w:rsid w:val="007B0F82"/>
    <w:rsid w:val="007B20AE"/>
    <w:rsid w:val="007B6B07"/>
    <w:rsid w:val="007B6D43"/>
    <w:rsid w:val="007B749A"/>
    <w:rsid w:val="007B7C6E"/>
    <w:rsid w:val="007D44D7"/>
    <w:rsid w:val="007D4975"/>
    <w:rsid w:val="007D54A3"/>
    <w:rsid w:val="007D61AB"/>
    <w:rsid w:val="007D621A"/>
    <w:rsid w:val="007E058A"/>
    <w:rsid w:val="007E2887"/>
    <w:rsid w:val="007E4B9C"/>
    <w:rsid w:val="007E5278"/>
    <w:rsid w:val="007E749C"/>
    <w:rsid w:val="007E772D"/>
    <w:rsid w:val="007F06A4"/>
    <w:rsid w:val="007F1B5C"/>
    <w:rsid w:val="007F54F3"/>
    <w:rsid w:val="00801257"/>
    <w:rsid w:val="00803B0A"/>
    <w:rsid w:val="00803B2A"/>
    <w:rsid w:val="00804DED"/>
    <w:rsid w:val="00805B96"/>
    <w:rsid w:val="0080675D"/>
    <w:rsid w:val="008105BE"/>
    <w:rsid w:val="008115A5"/>
    <w:rsid w:val="00811D46"/>
    <w:rsid w:val="0081415D"/>
    <w:rsid w:val="00815A8E"/>
    <w:rsid w:val="00820229"/>
    <w:rsid w:val="00822448"/>
    <w:rsid w:val="00822ABE"/>
    <w:rsid w:val="008244D1"/>
    <w:rsid w:val="00827F51"/>
    <w:rsid w:val="0083104E"/>
    <w:rsid w:val="008343BE"/>
    <w:rsid w:val="008345C2"/>
    <w:rsid w:val="00836535"/>
    <w:rsid w:val="00840FB4"/>
    <w:rsid w:val="008410B2"/>
    <w:rsid w:val="00843BF0"/>
    <w:rsid w:val="00847F34"/>
    <w:rsid w:val="008500A0"/>
    <w:rsid w:val="008524E5"/>
    <w:rsid w:val="0085351C"/>
    <w:rsid w:val="0085435A"/>
    <w:rsid w:val="008549CA"/>
    <w:rsid w:val="0085542F"/>
    <w:rsid w:val="008556C3"/>
    <w:rsid w:val="0085687C"/>
    <w:rsid w:val="008706C5"/>
    <w:rsid w:val="00873707"/>
    <w:rsid w:val="008747EF"/>
    <w:rsid w:val="00874B20"/>
    <w:rsid w:val="00874C4C"/>
    <w:rsid w:val="008757C6"/>
    <w:rsid w:val="008763E1"/>
    <w:rsid w:val="0087775C"/>
    <w:rsid w:val="00877EC8"/>
    <w:rsid w:val="00880F36"/>
    <w:rsid w:val="00883AEB"/>
    <w:rsid w:val="00884580"/>
    <w:rsid w:val="00885530"/>
    <w:rsid w:val="008910D1"/>
    <w:rsid w:val="008915A3"/>
    <w:rsid w:val="0089296C"/>
    <w:rsid w:val="00896ABD"/>
    <w:rsid w:val="00897687"/>
    <w:rsid w:val="00897AB6"/>
    <w:rsid w:val="008A0047"/>
    <w:rsid w:val="008A3380"/>
    <w:rsid w:val="008A7A9C"/>
    <w:rsid w:val="008B5218"/>
    <w:rsid w:val="008B61CE"/>
    <w:rsid w:val="008B7102"/>
    <w:rsid w:val="008C0320"/>
    <w:rsid w:val="008C28C5"/>
    <w:rsid w:val="008C3A05"/>
    <w:rsid w:val="008C3B7D"/>
    <w:rsid w:val="008C7ADF"/>
    <w:rsid w:val="008D0F90"/>
    <w:rsid w:val="008D1ADB"/>
    <w:rsid w:val="008D3715"/>
    <w:rsid w:val="008D5170"/>
    <w:rsid w:val="008D5465"/>
    <w:rsid w:val="008D5E61"/>
    <w:rsid w:val="008D73F7"/>
    <w:rsid w:val="008D7EB7"/>
    <w:rsid w:val="008D7EC5"/>
    <w:rsid w:val="008E3684"/>
    <w:rsid w:val="008E57F5"/>
    <w:rsid w:val="008E7606"/>
    <w:rsid w:val="008F1DAA"/>
    <w:rsid w:val="008F3EBD"/>
    <w:rsid w:val="008F60B2"/>
    <w:rsid w:val="008F66A0"/>
    <w:rsid w:val="008F7C41"/>
    <w:rsid w:val="009031E2"/>
    <w:rsid w:val="00910A29"/>
    <w:rsid w:val="00911B3E"/>
    <w:rsid w:val="0091276C"/>
    <w:rsid w:val="009165AC"/>
    <w:rsid w:val="00916FFC"/>
    <w:rsid w:val="0092053F"/>
    <w:rsid w:val="0092340A"/>
    <w:rsid w:val="009257D7"/>
    <w:rsid w:val="00926B9C"/>
    <w:rsid w:val="009313D9"/>
    <w:rsid w:val="00935B7F"/>
    <w:rsid w:val="00941293"/>
    <w:rsid w:val="00946372"/>
    <w:rsid w:val="00947C09"/>
    <w:rsid w:val="00950C17"/>
    <w:rsid w:val="00951FAF"/>
    <w:rsid w:val="00954740"/>
    <w:rsid w:val="00955AE5"/>
    <w:rsid w:val="00960FB1"/>
    <w:rsid w:val="00962E71"/>
    <w:rsid w:val="00963ABC"/>
    <w:rsid w:val="00965D21"/>
    <w:rsid w:val="00967764"/>
    <w:rsid w:val="00970B0E"/>
    <w:rsid w:val="00970BB9"/>
    <w:rsid w:val="00971F1B"/>
    <w:rsid w:val="009726EE"/>
    <w:rsid w:val="00972CDE"/>
    <w:rsid w:val="009733DD"/>
    <w:rsid w:val="00975573"/>
    <w:rsid w:val="00976D03"/>
    <w:rsid w:val="009774E8"/>
    <w:rsid w:val="009774EB"/>
    <w:rsid w:val="00977B30"/>
    <w:rsid w:val="00980FB0"/>
    <w:rsid w:val="00981F4F"/>
    <w:rsid w:val="00982F41"/>
    <w:rsid w:val="00984DCE"/>
    <w:rsid w:val="00985090"/>
    <w:rsid w:val="00987710"/>
    <w:rsid w:val="009904AB"/>
    <w:rsid w:val="00995688"/>
    <w:rsid w:val="009958A6"/>
    <w:rsid w:val="00996127"/>
    <w:rsid w:val="00996456"/>
    <w:rsid w:val="00996E50"/>
    <w:rsid w:val="009A04F5"/>
    <w:rsid w:val="009A15EF"/>
    <w:rsid w:val="009A38A5"/>
    <w:rsid w:val="009A5B73"/>
    <w:rsid w:val="009B118B"/>
    <w:rsid w:val="009B1737"/>
    <w:rsid w:val="009B3D4B"/>
    <w:rsid w:val="009B5B99"/>
    <w:rsid w:val="009B6EFC"/>
    <w:rsid w:val="009C1FD0"/>
    <w:rsid w:val="009C2DF8"/>
    <w:rsid w:val="009C31BF"/>
    <w:rsid w:val="009C62BE"/>
    <w:rsid w:val="009C68B7"/>
    <w:rsid w:val="009D0834"/>
    <w:rsid w:val="009D0A1E"/>
    <w:rsid w:val="009D2AE3"/>
    <w:rsid w:val="009D52BC"/>
    <w:rsid w:val="009D7D0A"/>
    <w:rsid w:val="009E09D9"/>
    <w:rsid w:val="009E6213"/>
    <w:rsid w:val="009F01B1"/>
    <w:rsid w:val="009F0DBB"/>
    <w:rsid w:val="009F1EF1"/>
    <w:rsid w:val="009F3887"/>
    <w:rsid w:val="009F659A"/>
    <w:rsid w:val="009F732B"/>
    <w:rsid w:val="00A01FE0"/>
    <w:rsid w:val="00A06945"/>
    <w:rsid w:val="00A10656"/>
    <w:rsid w:val="00A113C0"/>
    <w:rsid w:val="00A12FA6"/>
    <w:rsid w:val="00A1339B"/>
    <w:rsid w:val="00A14ABA"/>
    <w:rsid w:val="00A24CB6"/>
    <w:rsid w:val="00A252F4"/>
    <w:rsid w:val="00A26CD2"/>
    <w:rsid w:val="00A27667"/>
    <w:rsid w:val="00A32979"/>
    <w:rsid w:val="00A337BE"/>
    <w:rsid w:val="00A34A67"/>
    <w:rsid w:val="00A36B8F"/>
    <w:rsid w:val="00A37462"/>
    <w:rsid w:val="00A459E1"/>
    <w:rsid w:val="00A46AC4"/>
    <w:rsid w:val="00A52296"/>
    <w:rsid w:val="00A55661"/>
    <w:rsid w:val="00A55C28"/>
    <w:rsid w:val="00A562BD"/>
    <w:rsid w:val="00A615D7"/>
    <w:rsid w:val="00A61B70"/>
    <w:rsid w:val="00A61FA8"/>
    <w:rsid w:val="00A637F4"/>
    <w:rsid w:val="00A64DF2"/>
    <w:rsid w:val="00A65485"/>
    <w:rsid w:val="00A66E05"/>
    <w:rsid w:val="00A70753"/>
    <w:rsid w:val="00A712D2"/>
    <w:rsid w:val="00A71AC0"/>
    <w:rsid w:val="00A80875"/>
    <w:rsid w:val="00A82C8A"/>
    <w:rsid w:val="00A8346B"/>
    <w:rsid w:val="00A852FF"/>
    <w:rsid w:val="00A87337"/>
    <w:rsid w:val="00A90C97"/>
    <w:rsid w:val="00A90DBD"/>
    <w:rsid w:val="00A92DDC"/>
    <w:rsid w:val="00A93F22"/>
    <w:rsid w:val="00A95A92"/>
    <w:rsid w:val="00A960C8"/>
    <w:rsid w:val="00A96604"/>
    <w:rsid w:val="00A977FC"/>
    <w:rsid w:val="00AA03DF"/>
    <w:rsid w:val="00AA1B4F"/>
    <w:rsid w:val="00AA21D8"/>
    <w:rsid w:val="00AA271A"/>
    <w:rsid w:val="00AA3270"/>
    <w:rsid w:val="00AA54F3"/>
    <w:rsid w:val="00AA5C31"/>
    <w:rsid w:val="00AA6B43"/>
    <w:rsid w:val="00AA720D"/>
    <w:rsid w:val="00AB00AC"/>
    <w:rsid w:val="00AB367A"/>
    <w:rsid w:val="00AB4A23"/>
    <w:rsid w:val="00AC01D1"/>
    <w:rsid w:val="00AC09F8"/>
    <w:rsid w:val="00AC0AB2"/>
    <w:rsid w:val="00AC0E9F"/>
    <w:rsid w:val="00AC407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18B3"/>
    <w:rsid w:val="00B1481A"/>
    <w:rsid w:val="00B15A1F"/>
    <w:rsid w:val="00B15FE9"/>
    <w:rsid w:val="00B17086"/>
    <w:rsid w:val="00B2148A"/>
    <w:rsid w:val="00B220C2"/>
    <w:rsid w:val="00B25B32"/>
    <w:rsid w:val="00B32616"/>
    <w:rsid w:val="00B36C42"/>
    <w:rsid w:val="00B42EA7"/>
    <w:rsid w:val="00B51845"/>
    <w:rsid w:val="00B51923"/>
    <w:rsid w:val="00B5337C"/>
    <w:rsid w:val="00B53FDE"/>
    <w:rsid w:val="00B56397"/>
    <w:rsid w:val="00B571DA"/>
    <w:rsid w:val="00B6027B"/>
    <w:rsid w:val="00B636C8"/>
    <w:rsid w:val="00B65EDB"/>
    <w:rsid w:val="00B67AFF"/>
    <w:rsid w:val="00B70B59"/>
    <w:rsid w:val="00B719E6"/>
    <w:rsid w:val="00B73657"/>
    <w:rsid w:val="00B739B3"/>
    <w:rsid w:val="00B81B15"/>
    <w:rsid w:val="00B915AE"/>
    <w:rsid w:val="00B94A87"/>
    <w:rsid w:val="00B969DD"/>
    <w:rsid w:val="00BA1735"/>
    <w:rsid w:val="00BA19FA"/>
    <w:rsid w:val="00BA4288"/>
    <w:rsid w:val="00BB0902"/>
    <w:rsid w:val="00BB1F9C"/>
    <w:rsid w:val="00BB48E5"/>
    <w:rsid w:val="00BB5607"/>
    <w:rsid w:val="00BB5ACA"/>
    <w:rsid w:val="00BB627F"/>
    <w:rsid w:val="00BC0C17"/>
    <w:rsid w:val="00BC3823"/>
    <w:rsid w:val="00BC5841"/>
    <w:rsid w:val="00BD2EF0"/>
    <w:rsid w:val="00BD3E3F"/>
    <w:rsid w:val="00BD4D3E"/>
    <w:rsid w:val="00BD60B4"/>
    <w:rsid w:val="00BD796B"/>
    <w:rsid w:val="00BE40C0"/>
    <w:rsid w:val="00BE5F4A"/>
    <w:rsid w:val="00BE7AEF"/>
    <w:rsid w:val="00BF09B0"/>
    <w:rsid w:val="00BF13EA"/>
    <w:rsid w:val="00BF1544"/>
    <w:rsid w:val="00BF1B53"/>
    <w:rsid w:val="00BF246D"/>
    <w:rsid w:val="00BF2682"/>
    <w:rsid w:val="00C04E67"/>
    <w:rsid w:val="00C06F06"/>
    <w:rsid w:val="00C15498"/>
    <w:rsid w:val="00C20FAD"/>
    <w:rsid w:val="00C2375F"/>
    <w:rsid w:val="00C247CB"/>
    <w:rsid w:val="00C31C1A"/>
    <w:rsid w:val="00C32E66"/>
    <w:rsid w:val="00C3355F"/>
    <w:rsid w:val="00C33A04"/>
    <w:rsid w:val="00C3569A"/>
    <w:rsid w:val="00C43F48"/>
    <w:rsid w:val="00C448FF"/>
    <w:rsid w:val="00C45E57"/>
    <w:rsid w:val="00C50040"/>
    <w:rsid w:val="00C52F29"/>
    <w:rsid w:val="00C5424A"/>
    <w:rsid w:val="00C56CE6"/>
    <w:rsid w:val="00C5745F"/>
    <w:rsid w:val="00C60005"/>
    <w:rsid w:val="00C60D3E"/>
    <w:rsid w:val="00C61A98"/>
    <w:rsid w:val="00C62EC4"/>
    <w:rsid w:val="00C63201"/>
    <w:rsid w:val="00C64E62"/>
    <w:rsid w:val="00C651D5"/>
    <w:rsid w:val="00C65CCC"/>
    <w:rsid w:val="00C7463B"/>
    <w:rsid w:val="00C7618F"/>
    <w:rsid w:val="00C765A9"/>
    <w:rsid w:val="00C81157"/>
    <w:rsid w:val="00C8162D"/>
    <w:rsid w:val="00C830BB"/>
    <w:rsid w:val="00C83A0B"/>
    <w:rsid w:val="00C842D0"/>
    <w:rsid w:val="00C84ED1"/>
    <w:rsid w:val="00C863CC"/>
    <w:rsid w:val="00C9038F"/>
    <w:rsid w:val="00C92AAB"/>
    <w:rsid w:val="00C94444"/>
    <w:rsid w:val="00C95D4C"/>
    <w:rsid w:val="00C9637F"/>
    <w:rsid w:val="00C9708A"/>
    <w:rsid w:val="00CA0BE7"/>
    <w:rsid w:val="00CA2435"/>
    <w:rsid w:val="00CA4068"/>
    <w:rsid w:val="00CA67F4"/>
    <w:rsid w:val="00CB37F8"/>
    <w:rsid w:val="00CB7DC3"/>
    <w:rsid w:val="00CC5BE1"/>
    <w:rsid w:val="00CC75A2"/>
    <w:rsid w:val="00CC7A18"/>
    <w:rsid w:val="00CD0E2F"/>
    <w:rsid w:val="00CD1D49"/>
    <w:rsid w:val="00CD222E"/>
    <w:rsid w:val="00CD2F20"/>
    <w:rsid w:val="00CD3C79"/>
    <w:rsid w:val="00CD6B20"/>
    <w:rsid w:val="00CE1339"/>
    <w:rsid w:val="00CE61CC"/>
    <w:rsid w:val="00CE6E42"/>
    <w:rsid w:val="00CF20B7"/>
    <w:rsid w:val="00CF2A60"/>
    <w:rsid w:val="00CF333A"/>
    <w:rsid w:val="00CF6094"/>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B92"/>
    <w:rsid w:val="00D314EE"/>
    <w:rsid w:val="00D33393"/>
    <w:rsid w:val="00D3384A"/>
    <w:rsid w:val="00D33D36"/>
    <w:rsid w:val="00D34D94"/>
    <w:rsid w:val="00D409E2"/>
    <w:rsid w:val="00D427D7"/>
    <w:rsid w:val="00D44E62"/>
    <w:rsid w:val="00D50EAB"/>
    <w:rsid w:val="00D51570"/>
    <w:rsid w:val="00D53CE5"/>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95A41"/>
    <w:rsid w:val="00DA44DE"/>
    <w:rsid w:val="00DB620A"/>
    <w:rsid w:val="00DC3832"/>
    <w:rsid w:val="00DC6379"/>
    <w:rsid w:val="00DC7A51"/>
    <w:rsid w:val="00DD3B1E"/>
    <w:rsid w:val="00DD4507"/>
    <w:rsid w:val="00DD7EA9"/>
    <w:rsid w:val="00DE5B5F"/>
    <w:rsid w:val="00DF614E"/>
    <w:rsid w:val="00E00696"/>
    <w:rsid w:val="00E03651"/>
    <w:rsid w:val="00E03808"/>
    <w:rsid w:val="00E04C31"/>
    <w:rsid w:val="00E060C2"/>
    <w:rsid w:val="00E06324"/>
    <w:rsid w:val="00E07B81"/>
    <w:rsid w:val="00E10AFD"/>
    <w:rsid w:val="00E12B11"/>
    <w:rsid w:val="00E12FB0"/>
    <w:rsid w:val="00E14814"/>
    <w:rsid w:val="00E1591B"/>
    <w:rsid w:val="00E16A50"/>
    <w:rsid w:val="00E219FE"/>
    <w:rsid w:val="00E231D7"/>
    <w:rsid w:val="00E249D5"/>
    <w:rsid w:val="00E25017"/>
    <w:rsid w:val="00E26F73"/>
    <w:rsid w:val="00E30A34"/>
    <w:rsid w:val="00E33C68"/>
    <w:rsid w:val="00E34668"/>
    <w:rsid w:val="00E34EEB"/>
    <w:rsid w:val="00E35351"/>
    <w:rsid w:val="00E3687C"/>
    <w:rsid w:val="00E410CD"/>
    <w:rsid w:val="00E412FF"/>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BE3"/>
    <w:rsid w:val="00E67FA1"/>
    <w:rsid w:val="00E7387D"/>
    <w:rsid w:val="00E73D53"/>
    <w:rsid w:val="00E75111"/>
    <w:rsid w:val="00E77296"/>
    <w:rsid w:val="00E80DDC"/>
    <w:rsid w:val="00E81B88"/>
    <w:rsid w:val="00E87527"/>
    <w:rsid w:val="00E87EF7"/>
    <w:rsid w:val="00E93763"/>
    <w:rsid w:val="00E96C4C"/>
    <w:rsid w:val="00E97179"/>
    <w:rsid w:val="00EA18F3"/>
    <w:rsid w:val="00EA2AAE"/>
    <w:rsid w:val="00EA2EC0"/>
    <w:rsid w:val="00EA427A"/>
    <w:rsid w:val="00EA680B"/>
    <w:rsid w:val="00EA723B"/>
    <w:rsid w:val="00EB3C35"/>
    <w:rsid w:val="00EB6350"/>
    <w:rsid w:val="00EB687A"/>
    <w:rsid w:val="00EC008A"/>
    <w:rsid w:val="00EC1A58"/>
    <w:rsid w:val="00EC2F62"/>
    <w:rsid w:val="00EC62EB"/>
    <w:rsid w:val="00EC6E9F"/>
    <w:rsid w:val="00ED1194"/>
    <w:rsid w:val="00ED27A1"/>
    <w:rsid w:val="00ED44F0"/>
    <w:rsid w:val="00ED4B33"/>
    <w:rsid w:val="00ED5993"/>
    <w:rsid w:val="00ED7A9B"/>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10D2"/>
    <w:rsid w:val="00F238BD"/>
    <w:rsid w:val="00F23DCE"/>
    <w:rsid w:val="00F24992"/>
    <w:rsid w:val="00F32F2F"/>
    <w:rsid w:val="00F33F3F"/>
    <w:rsid w:val="00F35BDD"/>
    <w:rsid w:val="00F35EF0"/>
    <w:rsid w:val="00F3781F"/>
    <w:rsid w:val="00F403FD"/>
    <w:rsid w:val="00F41E72"/>
    <w:rsid w:val="00F45BDF"/>
    <w:rsid w:val="00F50300"/>
    <w:rsid w:val="00F53E7A"/>
    <w:rsid w:val="00F5414B"/>
    <w:rsid w:val="00F56E39"/>
    <w:rsid w:val="00F623E9"/>
    <w:rsid w:val="00F63951"/>
    <w:rsid w:val="00F63C86"/>
    <w:rsid w:val="00F760F9"/>
    <w:rsid w:val="00F766BE"/>
    <w:rsid w:val="00F77EB9"/>
    <w:rsid w:val="00F80635"/>
    <w:rsid w:val="00F80E42"/>
    <w:rsid w:val="00F8115F"/>
    <w:rsid w:val="00F815D1"/>
    <w:rsid w:val="00F81CD8"/>
    <w:rsid w:val="00F81E7E"/>
    <w:rsid w:val="00F81F0F"/>
    <w:rsid w:val="00F825F4"/>
    <w:rsid w:val="00F91A70"/>
    <w:rsid w:val="00F92AA1"/>
    <w:rsid w:val="00F932DE"/>
    <w:rsid w:val="00F94395"/>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582C"/>
    <w:rsid w:val="00FC628F"/>
    <w:rsid w:val="00FC6468"/>
    <w:rsid w:val="00FC6D49"/>
    <w:rsid w:val="00FD1B7D"/>
    <w:rsid w:val="00FD231C"/>
    <w:rsid w:val="00FD2A37"/>
    <w:rsid w:val="00FD4922"/>
    <w:rsid w:val="00FD6461"/>
    <w:rsid w:val="00FD7EC8"/>
    <w:rsid w:val="00FE0281"/>
    <w:rsid w:val="00FE6781"/>
    <w:rsid w:val="00FE7083"/>
    <w:rsid w:val="00FE7D1C"/>
    <w:rsid w:val="00FF019F"/>
    <w:rsid w:val="00FF1B2A"/>
    <w:rsid w:val="00FF2160"/>
    <w:rsid w:val="00FF2289"/>
    <w:rsid w:val="00FF30DE"/>
    <w:rsid w:val="00FF4CF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E777EED-A04C-C44A-880D-F599E6547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345C2"/>
    <w:rPr>
      <w:color w:val="808080"/>
    </w:rPr>
  </w:style>
  <w:style w:type="paragraph" w:customStyle="1" w:styleId="EndNoteBibliographyTitle">
    <w:name w:val="EndNote Bibliography Title"/>
    <w:basedOn w:val="Normal"/>
    <w:link w:val="EndNoteBibliographyTitleChar"/>
    <w:rsid w:val="00843BF0"/>
    <w:pPr>
      <w:jc w:val="center"/>
    </w:pPr>
    <w:rPr>
      <w:noProof/>
    </w:rPr>
  </w:style>
  <w:style w:type="character" w:customStyle="1" w:styleId="EndNoteBibliographyTitleChar">
    <w:name w:val="EndNote Bibliography Title Char"/>
    <w:basedOn w:val="DefaultParagraphFont"/>
    <w:link w:val="EndNoteBibliographyTitle"/>
    <w:rsid w:val="00843BF0"/>
    <w:rPr>
      <w:rFonts w:ascii="Calibri" w:hAnsi="Calibri" w:cs="Calibri"/>
      <w:noProof/>
      <w:color w:val="000000"/>
      <w:sz w:val="24"/>
      <w:szCs w:val="24"/>
    </w:rPr>
  </w:style>
  <w:style w:type="paragraph" w:customStyle="1" w:styleId="EndNoteBibliography">
    <w:name w:val="EndNote Bibliography"/>
    <w:basedOn w:val="Normal"/>
    <w:link w:val="EndNoteBibliographyChar"/>
    <w:rsid w:val="00843BF0"/>
    <w:rPr>
      <w:noProof/>
    </w:rPr>
  </w:style>
  <w:style w:type="character" w:customStyle="1" w:styleId="EndNoteBibliographyChar">
    <w:name w:val="EndNote Bibliography Char"/>
    <w:basedOn w:val="DefaultParagraphFont"/>
    <w:link w:val="EndNoteBibliography"/>
    <w:rsid w:val="00843BF0"/>
    <w:rPr>
      <w:rFonts w:ascii="Calibri" w:hAnsi="Calibri" w:cs="Calibri"/>
      <w:noProof/>
      <w:color w:val="000000"/>
      <w:sz w:val="24"/>
      <w:szCs w:val="24"/>
    </w:rPr>
  </w:style>
  <w:style w:type="character" w:customStyle="1" w:styleId="st">
    <w:name w:val="st"/>
    <w:basedOn w:val="DefaultParagraphFont"/>
    <w:rsid w:val="00F53E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3423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58764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433B5-B34E-445D-9DE0-74305DD57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6129</Words>
  <Characters>3494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The University of Kansas Medical Center</Company>
  <LinksUpToDate>false</LinksUpToDate>
  <CharactersWithSpaces>40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 </cp:lastModifiedBy>
  <cp:revision>4</cp:revision>
  <cp:lastPrinted>2013-05-29T14:32:00Z</cp:lastPrinted>
  <dcterms:created xsi:type="dcterms:W3CDTF">2019-02-26T13:32:00Z</dcterms:created>
  <dcterms:modified xsi:type="dcterms:W3CDTF">2019-02-2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